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0E05" w:rsidRDefault="00A97EA1" w:rsidP="003C3702">
      <w:pPr>
        <w:pStyle w:val="Title"/>
      </w:pPr>
      <w:r>
        <w:t>eGFR Kalkylator</w:t>
      </w:r>
    </w:p>
    <w:p w:rsidR="004F59DB" w:rsidRDefault="00A02B04">
      <w:r>
        <w:t>Det här programmet utvecklades för att vara ett hjälpmedel i det vardagliga arbetet för mina kollegor på Hallands Sjukhus Halmstad. Omnivis har fungerat bra för oss, men det fanns utrymme för att förbättra funktionaliteten. Resultatet blev det här programmet där informationen har kondenserats så att den information som är intressant ur sjuksköterskeperspektiv visas på ett tydligt sätt, medan den övriga informationen finns tillgänglig, fast mer ”undanskuffad”.</w:t>
      </w:r>
    </w:p>
    <w:p w:rsidR="004F59DB" w:rsidRDefault="004F59DB" w:rsidP="004F59DB">
      <w:pPr>
        <w:pStyle w:val="Heading1"/>
      </w:pPr>
      <w:r w:rsidRPr="004F59DB">
        <w:t>Glomerulär filtrationshastighet</w:t>
      </w:r>
      <w:r>
        <w:t xml:space="preserve"> (GFR)</w:t>
      </w:r>
    </w:p>
    <w:p w:rsidR="004F59DB" w:rsidRDefault="004F59DB">
      <w:r>
        <w:t>Exakt GFR kan bestämmas genom invasiva procedurer. Det är dock en för patienten krånglig och en risk. Därför så har olika ekvationer för att beräkna estimerat GFR (eGFR) tagits fram baserat på P-kreatinin och P-Cystatin C</w:t>
      </w:r>
      <w:r>
        <w:fldChar w:fldCharType="begin">
          <w:fldData xml:space="preserve">PEVuZE5vdGU+PENpdGU+PEF1dGhvcj5OeW1hbjwvQXV0aG9yPjxZZWFyPjIwMDg8L1llYXI+PFJl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</w:fldData>
        </w:fldChar>
      </w:r>
      <w:r w:rsidR="00C56333">
        <w:instrText xml:space="preserve"> ADDIN EN.CITE </w:instrText>
      </w:r>
      <w:r w:rsidR="00C56333">
        <w:fldChar w:fldCharType="begin">
          <w:fldData xml:space="preserve">PEVuZE5vdGU+PENpdGU+PEF1dGhvcj5OeW1hbjwvQXV0aG9yPjxZZWFyPjIwMDg8L1llYXI+PFJl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</w:fldData>
        </w:fldChar>
      </w:r>
      <w:r w:rsidR="00C56333">
        <w:instrText xml:space="preserve"> ADDIN EN.CITE.DATA </w:instrText>
      </w:r>
      <w:r w:rsidR="00C56333">
        <w:fldChar w:fldCharType="end"/>
      </w:r>
      <w:r>
        <w:fldChar w:fldCharType="separate"/>
      </w:r>
      <w:r w:rsidR="00C56333">
        <w:rPr>
          <w:noProof/>
        </w:rPr>
        <w:t>(</w:t>
      </w:r>
      <w:hyperlink w:anchor="_ENREF_1" w:tooltip="Nyman, 2008 #1099" w:history="1">
        <w:r w:rsidR="00491043">
          <w:rPr>
            <w:noProof/>
          </w:rPr>
          <w:t>1-7</w:t>
        </w:r>
      </w:hyperlink>
      <w:r w:rsidR="00C56333">
        <w:rPr>
          <w:noProof/>
        </w:rPr>
        <w:t>)</w:t>
      </w:r>
      <w:r>
        <w:fldChar w:fldCharType="end"/>
      </w:r>
      <w:r>
        <w:t>.</w:t>
      </w:r>
    </w:p>
    <w:p w:rsidR="00C56333" w:rsidRDefault="00C56333">
      <w:r>
        <w:t>GFR uttrycks på två olika sätt:</w:t>
      </w:r>
    </w:p>
    <w:p w:rsidR="00171855" w:rsidRDefault="00C56333" w:rsidP="00171855">
      <w:pPr>
        <w:pStyle w:val="ListParagraph"/>
        <w:numPr>
          <w:ilvl w:val="0"/>
          <w:numId w:val="4"/>
        </w:numPr>
      </w:pPr>
      <w:r>
        <w:t>Relativt eGFR: Används för att mäta en persons njurfunktion. Detta eGFR är normerat till en standardiserad kroppsyta med enheten ml/min/1.73m2. Det är med detta mått som National Kidney Foundations mått på njurfunktion mäts(se appendix).</w:t>
      </w:r>
    </w:p>
    <w:p w:rsidR="00C56333" w:rsidRDefault="00C56333" w:rsidP="00171855">
      <w:pPr>
        <w:pStyle w:val="ListParagraph"/>
        <w:numPr>
          <w:ilvl w:val="0"/>
          <w:numId w:val="4"/>
        </w:numPr>
      </w:pPr>
      <w:r>
        <w:t>Absolut eGFR: Detta mått används när läkemedels eller kontrastmedelsdosering skall beräknas</w:t>
      </w:r>
      <w:r w:rsidR="00E16C02" w:rsidRPr="00E16C02">
        <w:t xml:space="preserve"> </w:t>
      </w:r>
      <w:r w:rsidR="00E16C02">
        <w:t>för att undvika de toxiska effekterna av överdosering</w:t>
      </w:r>
      <w:r>
        <w:t>. Det är personens verklig</w:t>
      </w:r>
      <w:r w:rsidR="004920B7">
        <w:t>a</w:t>
      </w:r>
      <w:r>
        <w:t xml:space="preserve"> GFR utan normering till kroppsytan och mäts i ml/min.</w:t>
      </w:r>
    </w:p>
    <w:p w:rsidR="00FE62A4" w:rsidRDefault="00FE62A4" w:rsidP="00FE62A4">
      <w:pPr>
        <w:pStyle w:val="Heading1"/>
      </w:pPr>
      <w:r>
        <w:t>Hur Beräknas eGFR i eGFR Kalkylatorn?</w:t>
      </w:r>
    </w:p>
    <w:p w:rsidR="00FE62A4" w:rsidRDefault="00FE62A4" w:rsidP="00FE62A4">
      <w:r>
        <w:t>P-Kreatinin</w:t>
      </w:r>
    </w:p>
    <w:p w:rsidR="00FE62A4" w:rsidRDefault="00FE62A4" w:rsidP="00FE62A4">
      <w:pPr>
        <w:pStyle w:val="ListParagraph"/>
        <w:numPr>
          <w:ilvl w:val="0"/>
          <w:numId w:val="8"/>
        </w:numPr>
      </w:pPr>
      <w:r>
        <w:t>Absolut eGFR</w:t>
      </w:r>
      <w:r w:rsidR="003E68B9">
        <w:t>:</w:t>
      </w:r>
      <w:r>
        <w:t xml:space="preserve"> </w:t>
      </w:r>
      <w:r w:rsidR="003E68B9">
        <w:t>Lund-Malmö Ekvationen</w:t>
      </w:r>
      <w:r>
        <w:fldChar w:fldCharType="begin">
          <w:fldData xml:space="preserve">PEVuZE5vdGU+PENpdGU+PEF1dGhvcj5OeW1hbjwvQXV0aG9yPjxZZWFyPjIwMDY8L1llYXI+PFJl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</w:fldData>
        </w:fldChar>
      </w:r>
      <w:r>
        <w:instrText xml:space="preserve"> ADDIN EN.CITE </w:instrText>
      </w:r>
      <w:r>
        <w:fldChar w:fldCharType="begin">
          <w:fldData xml:space="preserve">PEVuZE5vdGU+PENpdGU+PEF1dGhvcj5OeW1hbjwvQXV0aG9yPjxZZWFyPjIwMDY8L1llYXI+PFJl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</w:fldData>
        </w:fldChar>
      </w:r>
      <w:r>
        <w:instrText xml:space="preserve"> ADDIN EN.CITE.DATA </w:instrText>
      </w:r>
      <w:r>
        <w:fldChar w:fldCharType="end"/>
      </w:r>
      <w:r>
        <w:fldChar w:fldCharType="separate"/>
      </w:r>
      <w:r>
        <w:rPr>
          <w:noProof/>
        </w:rPr>
        <w:t>(</w:t>
      </w:r>
      <w:hyperlink w:anchor="_ENREF_3" w:tooltip="Nyman, 2006 #1130" w:history="1">
        <w:r w:rsidR="00491043">
          <w:rPr>
            <w:noProof/>
          </w:rPr>
          <w:t>3</w:t>
        </w:r>
      </w:hyperlink>
      <w:r>
        <w:rPr>
          <w:noProof/>
        </w:rPr>
        <w:t>)</w:t>
      </w:r>
      <w:r>
        <w:fldChar w:fldCharType="end"/>
      </w:r>
    </w:p>
    <w:p w:rsidR="00FE62A4" w:rsidRPr="008550FF" w:rsidRDefault="003E68B9" w:rsidP="00FE62A4">
      <w:pPr>
        <w:pStyle w:val="ListParagraph"/>
        <w:numPr>
          <w:ilvl w:val="0"/>
          <w:numId w:val="8"/>
        </w:numPr>
      </w:pPr>
      <w:r>
        <w:t xml:space="preserve">Relativt eGFR: </w:t>
      </w:r>
      <w:r w:rsidR="00FE62A4" w:rsidRPr="008550FF">
        <w:t>Lund-Malmö Ekvationerna med och utan Lean Body Mass(LBM)</w:t>
      </w:r>
      <w:r w:rsidR="00FE62A4" w:rsidRPr="008550FF">
        <w:fldChar w:fldCharType="begin">
          <w:fldData xml:space="preserve">PEVuZE5vdGU+PENpdGU+PEF1dGhvcj5Cam9yazwvQXV0aG9yPjxZZWFyPjIwMDc8L1llYXI+PFJl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</w:fldData>
        </w:fldChar>
      </w:r>
      <w:r w:rsidR="00FE62A4" w:rsidRPr="008550FF">
        <w:instrText xml:space="preserve"> ADDIN EN.CITE </w:instrText>
      </w:r>
      <w:r w:rsidR="00FE62A4" w:rsidRPr="008550FF">
        <w:fldChar w:fldCharType="begin">
          <w:fldData xml:space="preserve">PEVuZE5vdGU+PENpdGU+PEF1dGhvcj5Cam9yazwvQXV0aG9yPjxZZWFyPjIwMDc8L1llYXI+PFJl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</w:fldData>
        </w:fldChar>
      </w:r>
      <w:r w:rsidR="00FE62A4" w:rsidRPr="008550FF">
        <w:instrText xml:space="preserve"> ADDIN EN.CITE.DATA </w:instrText>
      </w:r>
      <w:r w:rsidR="00FE62A4" w:rsidRPr="008550FF">
        <w:fldChar w:fldCharType="end"/>
      </w:r>
      <w:r w:rsidR="00FE62A4" w:rsidRPr="008550FF">
        <w:fldChar w:fldCharType="separate"/>
      </w:r>
      <w:r w:rsidR="00FE62A4" w:rsidRPr="008550FF">
        <w:rPr>
          <w:noProof/>
        </w:rPr>
        <w:t>(</w:t>
      </w:r>
      <w:hyperlink w:anchor="_ENREF_4" w:tooltip="Bjork, 2007 #1102" w:history="1">
        <w:r w:rsidR="00491043" w:rsidRPr="008550FF">
          <w:rPr>
            <w:noProof/>
          </w:rPr>
          <w:t>4</w:t>
        </w:r>
      </w:hyperlink>
      <w:r w:rsidR="00FE62A4" w:rsidRPr="008550FF">
        <w:rPr>
          <w:noProof/>
        </w:rPr>
        <w:t>)</w:t>
      </w:r>
      <w:r w:rsidR="00FE62A4" w:rsidRPr="008550FF">
        <w:fldChar w:fldCharType="end"/>
      </w:r>
      <w:r w:rsidR="00FE62A4" w:rsidRPr="008550FF">
        <w:br/>
        <w:t>För över/underviktiga män så beräknas eGFR med LBM</w:t>
      </w:r>
      <w:r w:rsidR="00FE62A4" w:rsidRPr="008550FF">
        <w:fldChar w:fldCharType="begin">
          <w:fldData xml:space="preserve">PEVuZE5vdGU+PENpdGU+PEF1dGhvcj5Cam9yazwvQXV0aG9yPjxZZWFyPjIwMDc8L1llYXI+PFJl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</w:fldData>
        </w:fldChar>
      </w:r>
      <w:r w:rsidR="00FE62A4" w:rsidRPr="008550FF">
        <w:instrText xml:space="preserve"> ADDIN EN.CITE </w:instrText>
      </w:r>
      <w:r w:rsidR="00FE62A4" w:rsidRPr="008550FF">
        <w:fldChar w:fldCharType="begin">
          <w:fldData xml:space="preserve">PEVuZE5vdGU+PENpdGU+PEF1dGhvcj5Cam9yazwvQXV0aG9yPjxZZWFyPjIwMDc8L1llYXI+PFJl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</w:fldData>
        </w:fldChar>
      </w:r>
      <w:r w:rsidR="00FE62A4" w:rsidRPr="008550FF">
        <w:instrText xml:space="preserve"> ADDIN EN.CITE.DATA </w:instrText>
      </w:r>
      <w:r w:rsidR="00FE62A4" w:rsidRPr="008550FF">
        <w:fldChar w:fldCharType="end"/>
      </w:r>
      <w:r w:rsidR="00FE62A4" w:rsidRPr="008550FF">
        <w:fldChar w:fldCharType="separate"/>
      </w:r>
      <w:r w:rsidR="00FE62A4" w:rsidRPr="008550FF">
        <w:rPr>
          <w:noProof/>
        </w:rPr>
        <w:t>(</w:t>
      </w:r>
      <w:hyperlink w:anchor="_ENREF_4" w:tooltip="Bjork, 2007 #1102" w:history="1">
        <w:r w:rsidR="00491043" w:rsidRPr="008550FF">
          <w:rPr>
            <w:noProof/>
          </w:rPr>
          <w:t>4</w:t>
        </w:r>
      </w:hyperlink>
      <w:r w:rsidR="00FE62A4" w:rsidRPr="008550FF">
        <w:rPr>
          <w:noProof/>
        </w:rPr>
        <w:t>)</w:t>
      </w:r>
      <w:r w:rsidR="00FE62A4" w:rsidRPr="008550FF">
        <w:fldChar w:fldCharType="end"/>
      </w:r>
    </w:p>
    <w:p w:rsidR="00FE62A4" w:rsidRPr="008550FF" w:rsidRDefault="00FE62A4" w:rsidP="00FE62A4">
      <w:r w:rsidRPr="008550FF">
        <w:t>C-Cystatin C</w:t>
      </w:r>
    </w:p>
    <w:p w:rsidR="00FE62A4" w:rsidRPr="008550FF" w:rsidRDefault="00FE62A4" w:rsidP="008550FF">
      <w:pPr>
        <w:pStyle w:val="ListParagraph"/>
        <w:numPr>
          <w:ilvl w:val="0"/>
          <w:numId w:val="10"/>
        </w:numPr>
        <w:autoSpaceDE w:val="0"/>
        <w:autoSpaceDN w:val="0"/>
        <w:adjustRightInd w:val="0"/>
        <w:spacing w:after="0" w:line="240" w:lineRule="auto"/>
        <w:rPr>
          <w:rFonts w:cs="Consolas"/>
        </w:rPr>
      </w:pPr>
      <w:r w:rsidRPr="008550FF">
        <w:t>Absolut eGFR</w:t>
      </w:r>
      <w:r w:rsidR="003E68B9">
        <w:t>:</w:t>
      </w:r>
      <w:r w:rsidRPr="008550FF">
        <w:t xml:space="preserve"> </w:t>
      </w:r>
      <w:r w:rsidRPr="008550FF">
        <w:rPr>
          <w:rFonts w:cs="Consolas"/>
        </w:rPr>
        <w:t xml:space="preserve">(Kroppsyta m2/1.73 m2)*Relativt </w:t>
      </w:r>
      <w:r w:rsidR="008550FF" w:rsidRPr="008550FF">
        <w:rPr>
          <w:rFonts w:cs="Consolas"/>
        </w:rPr>
        <w:t>e</w:t>
      </w:r>
      <w:r w:rsidRPr="008550FF">
        <w:rPr>
          <w:rFonts w:cs="Consolas"/>
        </w:rPr>
        <w:t>GFR</w:t>
      </w:r>
    </w:p>
    <w:p w:rsidR="008550FF" w:rsidRDefault="008550FF" w:rsidP="008550FF">
      <w:pPr>
        <w:pStyle w:val="ListParagraph"/>
        <w:numPr>
          <w:ilvl w:val="0"/>
          <w:numId w:val="10"/>
        </w:numPr>
        <w:autoSpaceDE w:val="0"/>
        <w:autoSpaceDN w:val="0"/>
        <w:adjustRightInd w:val="0"/>
        <w:spacing w:after="0" w:line="240" w:lineRule="auto"/>
        <w:rPr>
          <w:rFonts w:cs="Consolas"/>
        </w:rPr>
      </w:pPr>
      <w:r w:rsidRPr="008550FF">
        <w:rPr>
          <w:rFonts w:cs="Consolas"/>
        </w:rPr>
        <w:t>Relativt eGFR</w:t>
      </w:r>
      <w:r w:rsidR="003E68B9">
        <w:rPr>
          <w:rFonts w:cs="Consolas"/>
        </w:rPr>
        <w:t>:</w:t>
      </w:r>
      <w:r>
        <w:rPr>
          <w:rFonts w:cs="Consolas"/>
        </w:rPr>
        <w:t xml:space="preserve"> Grubbs Ekvation</w:t>
      </w:r>
      <w:r>
        <w:rPr>
          <w:rFonts w:cs="Consolas"/>
        </w:rPr>
        <w:fldChar w:fldCharType="begin">
          <w:fldData xml:space="preserve">PEVuZE5vdGU+PENpdGU+PEF1dGhvcj5HcnViYjwvQXV0aG9yPjxZZWFyPjIwMTI8L1llYXI+PFJl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</w:fldData>
        </w:fldChar>
      </w:r>
      <w:r>
        <w:rPr>
          <w:rFonts w:cs="Consolas"/>
        </w:rPr>
        <w:instrText xml:space="preserve"> ADDIN EN.CITE </w:instrText>
      </w:r>
      <w:r>
        <w:rPr>
          <w:rFonts w:cs="Consolas"/>
        </w:rPr>
        <w:fldChar w:fldCharType="begin">
          <w:fldData xml:space="preserve">PEVuZE5vdGU+PENpdGU+PEF1dGhvcj5HcnViYjwvQXV0aG9yPjxZZWFyPjIwMTI8L1llYXI+PFJl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</w:fldData>
        </w:fldChar>
      </w:r>
      <w:r>
        <w:rPr>
          <w:rFonts w:cs="Consolas"/>
        </w:rPr>
        <w:instrText xml:space="preserve"> ADDIN EN.CITE.DATA </w:instrText>
      </w:r>
      <w:r>
        <w:rPr>
          <w:rFonts w:cs="Consolas"/>
        </w:rPr>
      </w:r>
      <w:r>
        <w:rPr>
          <w:rFonts w:cs="Consolas"/>
        </w:rPr>
        <w:fldChar w:fldCharType="end"/>
      </w:r>
      <w:r>
        <w:rPr>
          <w:rFonts w:cs="Consolas"/>
        </w:rPr>
      </w:r>
      <w:r>
        <w:rPr>
          <w:rFonts w:cs="Consolas"/>
        </w:rPr>
        <w:fldChar w:fldCharType="separate"/>
      </w:r>
      <w:r>
        <w:rPr>
          <w:rFonts w:cs="Consolas"/>
          <w:noProof/>
        </w:rPr>
        <w:t>(</w:t>
      </w:r>
      <w:hyperlink w:anchor="_ENREF_2" w:tooltip="Grubb, 2005 #1103" w:history="1">
        <w:r w:rsidR="00491043">
          <w:rPr>
            <w:rFonts w:cs="Consolas"/>
            <w:noProof/>
          </w:rPr>
          <w:t>2</w:t>
        </w:r>
      </w:hyperlink>
      <w:r>
        <w:rPr>
          <w:rFonts w:cs="Consolas"/>
          <w:noProof/>
        </w:rPr>
        <w:t xml:space="preserve">, </w:t>
      </w:r>
      <w:hyperlink w:anchor="_ENREF_6" w:tooltip="Grubb, 2012 #1100" w:history="1">
        <w:r w:rsidR="00491043">
          <w:rPr>
            <w:rFonts w:cs="Consolas"/>
            <w:noProof/>
          </w:rPr>
          <w:t>6</w:t>
        </w:r>
      </w:hyperlink>
      <w:r>
        <w:rPr>
          <w:rFonts w:cs="Consolas"/>
          <w:noProof/>
        </w:rPr>
        <w:t>)</w:t>
      </w:r>
      <w:r>
        <w:rPr>
          <w:rFonts w:cs="Consolas"/>
        </w:rPr>
        <w:fldChar w:fldCharType="end"/>
      </w:r>
    </w:p>
    <w:p w:rsidR="003E68B9" w:rsidRDefault="003E68B9" w:rsidP="003E68B9">
      <w:pPr>
        <w:autoSpaceDE w:val="0"/>
        <w:autoSpaceDN w:val="0"/>
        <w:adjustRightInd w:val="0"/>
        <w:spacing w:after="0" w:line="240" w:lineRule="auto"/>
        <w:rPr>
          <w:rFonts w:cs="Consolas"/>
        </w:rPr>
      </w:pPr>
    </w:p>
    <w:p w:rsidR="003E68B9" w:rsidRDefault="003E68B9" w:rsidP="003E68B9">
      <w:pPr>
        <w:autoSpaceDE w:val="0"/>
        <w:autoSpaceDN w:val="0"/>
        <w:adjustRightInd w:val="0"/>
        <w:spacing w:after="0" w:line="240" w:lineRule="auto"/>
        <w:rPr>
          <w:rFonts w:cs="Consolas"/>
        </w:rPr>
      </w:pPr>
      <w:r>
        <w:rPr>
          <w:rFonts w:cs="Consolas"/>
        </w:rPr>
        <w:t>P-Kreatinin + P-Cystatin C</w:t>
      </w:r>
    </w:p>
    <w:p w:rsidR="003E68B9" w:rsidRDefault="003E68B9" w:rsidP="003E68B9">
      <w:pPr>
        <w:pStyle w:val="ListParagraph"/>
        <w:numPr>
          <w:ilvl w:val="0"/>
          <w:numId w:val="11"/>
        </w:numPr>
        <w:autoSpaceDE w:val="0"/>
        <w:autoSpaceDN w:val="0"/>
        <w:adjustRightInd w:val="0"/>
        <w:spacing w:after="0" w:line="240" w:lineRule="auto"/>
        <w:rPr>
          <w:rFonts w:cs="Consolas"/>
        </w:rPr>
      </w:pPr>
      <w:r>
        <w:t>Absolut eGFR:</w:t>
      </w:r>
      <w:r w:rsidRPr="008550FF">
        <w:t xml:space="preserve"> </w:t>
      </w:r>
      <w:r w:rsidRPr="008550FF">
        <w:rPr>
          <w:rFonts w:cs="Consolas"/>
        </w:rPr>
        <w:t>(Kroppsyta m2/1.73 m2)*Relativt eGFR</w:t>
      </w:r>
    </w:p>
    <w:p w:rsidR="003E68B9" w:rsidRPr="00582361" w:rsidRDefault="003E68B9" w:rsidP="003E68B9">
      <w:pPr>
        <w:pStyle w:val="ListParagraph"/>
        <w:numPr>
          <w:ilvl w:val="0"/>
          <w:numId w:val="11"/>
        </w:numPr>
        <w:autoSpaceDE w:val="0"/>
        <w:autoSpaceDN w:val="0"/>
        <w:adjustRightInd w:val="0"/>
        <w:spacing w:after="0" w:line="240" w:lineRule="auto"/>
        <w:rPr>
          <w:rFonts w:cs="Consolas"/>
        </w:rPr>
      </w:pPr>
      <w:r w:rsidRPr="003E68B9">
        <w:rPr>
          <w:rFonts w:cs="Consolas"/>
        </w:rPr>
        <w:t>Relativt eGFR</w:t>
      </w:r>
      <w:r>
        <w:rPr>
          <w:rFonts w:cs="Consolas"/>
        </w:rPr>
        <w:t>:</w:t>
      </w:r>
      <w:r w:rsidRPr="003E68B9">
        <w:rPr>
          <w:rFonts w:cs="Consolas"/>
        </w:rPr>
        <w:t xml:space="preserve"> </w:t>
      </w:r>
      <w:r>
        <w:t>eGFR = (Grubbs + LM) / 2</w:t>
      </w:r>
      <w:r w:rsidR="00576F72">
        <w:t xml:space="preserve"> </w:t>
      </w:r>
      <w:r w:rsidR="00F72BEC">
        <w:fldChar w:fldCharType="begin">
          <w:fldData xml:space="preserve">PEVuZE5vdGU+PENpdGU+PEF1dGhvcj5HcnViYjwvQXV0aG9yPjxZZWFyPjIwMTI8L1llYXI+PFJl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</w:fldData>
        </w:fldChar>
      </w:r>
      <w:r w:rsidR="00F72BEC">
        <w:instrText xml:space="preserve"> ADDIN EN.CITE </w:instrText>
      </w:r>
      <w:r w:rsidR="00F72BEC">
        <w:fldChar w:fldCharType="begin">
          <w:fldData xml:space="preserve">PEVuZE5vdGU+PENpdGU+PEF1dGhvcj5HcnViYjwvQXV0aG9yPjxZZWFyPjIwMTI8L1llYXI+PFJl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</w:fldData>
        </w:fldChar>
      </w:r>
      <w:r w:rsidR="00F72BEC">
        <w:instrText xml:space="preserve"> ADDIN EN.CITE.DATA </w:instrText>
      </w:r>
      <w:r w:rsidR="00F72BEC">
        <w:fldChar w:fldCharType="end"/>
      </w:r>
      <w:r w:rsidR="00F72BEC">
        <w:fldChar w:fldCharType="separate"/>
      </w:r>
      <w:r w:rsidR="00F72BEC">
        <w:rPr>
          <w:noProof/>
        </w:rPr>
        <w:t>(</w:t>
      </w:r>
      <w:hyperlink w:anchor="_ENREF_6" w:tooltip="Grubb, 2012 #1100" w:history="1">
        <w:r w:rsidR="00491043">
          <w:rPr>
            <w:noProof/>
          </w:rPr>
          <w:t>6</w:t>
        </w:r>
      </w:hyperlink>
      <w:r w:rsidR="00F72BEC">
        <w:rPr>
          <w:noProof/>
        </w:rPr>
        <w:t>)</w:t>
      </w:r>
      <w:r w:rsidR="00F72BEC">
        <w:fldChar w:fldCharType="end"/>
      </w:r>
    </w:p>
    <w:p w:rsidR="00582361" w:rsidRDefault="00582361" w:rsidP="00582361">
      <w:pPr>
        <w:autoSpaceDE w:val="0"/>
        <w:autoSpaceDN w:val="0"/>
        <w:adjustRightInd w:val="0"/>
        <w:spacing w:after="0" w:line="240" w:lineRule="auto"/>
        <w:rPr>
          <w:rFonts w:cs="Consolas"/>
        </w:rPr>
      </w:pPr>
    </w:p>
    <w:p w:rsidR="00582361" w:rsidRDefault="00582361" w:rsidP="00582361">
      <w:pPr>
        <w:autoSpaceDE w:val="0"/>
        <w:autoSpaceDN w:val="0"/>
        <w:adjustRightInd w:val="0"/>
        <w:spacing w:after="0" w:line="240" w:lineRule="auto"/>
        <w:rPr>
          <w:rFonts w:cs="Consolas"/>
        </w:rPr>
      </w:pPr>
      <w:r>
        <w:rPr>
          <w:rFonts w:cs="Consolas"/>
        </w:rPr>
        <w:t>För formler, se appendix</w:t>
      </w:r>
      <w:r w:rsidR="006F57C0">
        <w:rPr>
          <w:rFonts w:cs="Consolas"/>
        </w:rPr>
        <w:t>.</w:t>
      </w:r>
    </w:p>
    <w:p w:rsidR="00C76521" w:rsidRDefault="00C76521" w:rsidP="00582361">
      <w:pPr>
        <w:autoSpaceDE w:val="0"/>
        <w:autoSpaceDN w:val="0"/>
        <w:adjustRightInd w:val="0"/>
        <w:spacing w:after="0" w:line="240" w:lineRule="auto"/>
        <w:rPr>
          <w:rFonts w:cs="Consolas"/>
        </w:rPr>
      </w:pPr>
    </w:p>
    <w:p w:rsidR="00C76521" w:rsidRPr="00966CC9" w:rsidRDefault="00C76521" w:rsidP="00582361">
      <w:pPr>
        <w:autoSpaceDE w:val="0"/>
        <w:autoSpaceDN w:val="0"/>
        <w:adjustRightInd w:val="0"/>
        <w:spacing w:after="0" w:line="240" w:lineRule="auto"/>
        <w:rPr>
          <w:rFonts w:cs="Consolas"/>
        </w:rPr>
      </w:pPr>
      <w:r>
        <w:rPr>
          <w:rFonts w:cs="Consolas"/>
        </w:rPr>
        <w:t>OBS! Det är viktigt att känna till att överlag så ligger endast 80% av eGFR inom +-</w:t>
      </w:r>
      <w:r w:rsidRPr="00C76521">
        <w:rPr>
          <w:rFonts w:cs="Consolas"/>
        </w:rPr>
        <w:t>3</w:t>
      </w:r>
      <w:r w:rsidR="00966CC9">
        <w:rPr>
          <w:rFonts w:cs="Consolas"/>
        </w:rPr>
        <w:t>0% av uppmätt GFR</w:t>
      </w:r>
      <w:r w:rsidR="00DA7D2A">
        <w:rPr>
          <w:rFonts w:cs="Consolas"/>
        </w:rPr>
        <w:fldChar w:fldCharType="begin"/>
      </w:r>
      <w:r w:rsidR="00DA7D2A">
        <w:rPr>
          <w:rFonts w:cs="Consolas"/>
        </w:rPr>
        <w:instrText xml:space="preserve"> ADDIN EN.CITE &lt;EndNote&gt;&lt;Cite&gt;&lt;Author&gt;Kontrastmedelsgrupp&lt;/Author&gt;&lt;Year&gt; 2012&lt;/Year&gt;&lt;RecNum&gt;1161&lt;/RecNum&gt;&lt;DisplayText&gt;(8)&lt;/DisplayText&gt;&lt;record&gt;&lt;rec-number&gt;1161&lt;/rec-number&gt;&lt;foreign-keys&gt;&lt;key app="EN" db-id="xwredzz219vxfyedd98xe9wqr55rerpw9zs9"&gt;1161&lt;/key&gt;&lt;/foreign-keys&gt;&lt;ref-type name="Web Page"&gt;12&lt;/ref-type&gt;&lt;contributors&gt;&lt;authors&gt;&lt;author&gt;Svensk Uroradiologisk Förenings Kontrastmedelsgrupp&lt;/author&gt;&lt;/authors&gt;&lt;/contributors&gt;&lt;titles&gt;&lt;title&gt;Jodkontrastmedel - Nationella Rekommendationer&lt;/title&gt;&lt;/titles&gt;&lt;volume&gt;2012&lt;/volume&gt;&lt;number&gt;09/11&lt;/number&gt;&lt;dates&gt;&lt;year&gt; 2012&lt;/year&gt;&lt;pub-dates&gt;&lt;date&gt;2012-09-14&lt;/date&gt;&lt;/pub-dates&gt;&lt;/dates&gt;&lt;pub-location&gt;http://www.sfbfm.se/sidor/jodkontrastmedel/&lt;/pub-location&gt;&lt;publisher&gt;Svensk Förening för Bild- och Funktionsmedicin&lt;/publisher&gt;&lt;urls&gt;&lt;/urls&gt;&lt;/record&gt;&lt;/Cite&gt;&lt;/EndNote&gt;</w:instrText>
      </w:r>
      <w:r w:rsidR="00DA7D2A">
        <w:rPr>
          <w:rFonts w:cs="Consolas"/>
        </w:rPr>
        <w:fldChar w:fldCharType="separate"/>
      </w:r>
      <w:r w:rsidR="00DA7D2A">
        <w:rPr>
          <w:rFonts w:cs="Consolas"/>
          <w:noProof/>
        </w:rPr>
        <w:t>(</w:t>
      </w:r>
      <w:hyperlink w:anchor="_ENREF_8" w:tooltip="Kontrastmedelsgrupp,  2012 #1161" w:history="1">
        <w:r w:rsidR="00491043">
          <w:rPr>
            <w:rFonts w:cs="Consolas"/>
            <w:noProof/>
          </w:rPr>
          <w:t>8</w:t>
        </w:r>
      </w:hyperlink>
      <w:r w:rsidR="00DA7D2A">
        <w:rPr>
          <w:rFonts w:cs="Consolas"/>
          <w:noProof/>
        </w:rPr>
        <w:t>)</w:t>
      </w:r>
      <w:r w:rsidR="00DA7D2A">
        <w:rPr>
          <w:rFonts w:cs="Consolas"/>
        </w:rPr>
        <w:fldChar w:fldCharType="end"/>
      </w:r>
      <w:r w:rsidR="00966CC9">
        <w:rPr>
          <w:rFonts w:cs="Consolas"/>
        </w:rPr>
        <w:t xml:space="preserve"> och att </w:t>
      </w:r>
      <w:r w:rsidR="00966CC9">
        <w:t>predikterade GFR-värden &gt;90 mL · min</w:t>
      </w:r>
      <w:r w:rsidR="00966CC9">
        <w:rPr>
          <w:vertAlign w:val="superscript"/>
        </w:rPr>
        <w:t>-1</w:t>
      </w:r>
      <w:r w:rsidR="00966CC9">
        <w:t>·(1,73 m</w:t>
      </w:r>
      <w:r w:rsidR="00966CC9">
        <w:rPr>
          <w:vertAlign w:val="superscript"/>
        </w:rPr>
        <w:t>2</w:t>
      </w:r>
      <w:r w:rsidR="00966CC9">
        <w:t>)</w:t>
      </w:r>
      <w:r w:rsidR="00966CC9">
        <w:rPr>
          <w:vertAlign w:val="superscript"/>
        </w:rPr>
        <w:t>-1</w:t>
      </w:r>
      <w:r w:rsidR="00966CC9">
        <w:t xml:space="preserve"> har betydligt lägre precision än predikterade GFR-värden &lt;90 mL · min</w:t>
      </w:r>
      <w:r w:rsidR="00966CC9">
        <w:rPr>
          <w:vertAlign w:val="superscript"/>
        </w:rPr>
        <w:t>-1</w:t>
      </w:r>
      <w:r w:rsidR="00966CC9">
        <w:t>·(1,73 m</w:t>
      </w:r>
      <w:r w:rsidR="00966CC9">
        <w:rPr>
          <w:vertAlign w:val="superscript"/>
        </w:rPr>
        <w:t>2</w:t>
      </w:r>
      <w:r w:rsidR="00966CC9">
        <w:t>)</w:t>
      </w:r>
      <w:r w:rsidR="00966CC9">
        <w:rPr>
          <w:vertAlign w:val="superscript"/>
        </w:rPr>
        <w:t>-1</w:t>
      </w:r>
      <w:r w:rsidR="00966CC9" w:rsidRPr="00966CC9">
        <w:fldChar w:fldCharType="begin"/>
      </w:r>
      <w:r w:rsidR="00966CC9" w:rsidRPr="00966CC9">
        <w:instrText xml:space="preserve"> ADDIN EN.CITE &lt;EndNote&gt;&lt;Cite&gt;&lt;Author&gt;Grubb&lt;/Author&gt;&lt;Year&gt;2012&lt;/Year&gt;&lt;RecNum&gt;1162&lt;/RecNum&gt;&lt;DisplayText&gt;(7)&lt;/DisplayText&gt;&lt;record&gt;&lt;rec-number&gt;1162&lt;/rec-number&gt;&lt;foreign-keys&gt;&lt;key app="EN" db-id="xwredzz219vxfyedd98xe9wqr55rerpw9zs9"&gt;1162&lt;/key&gt;&lt;/foreign-keys&gt;&lt;ref-type name="Web Page"&gt;12&lt;/ref-type&gt;&lt;contributors&gt;&lt;authors&gt;&lt;author&gt;Anders Grubb&lt;/author&gt;&lt;/authors&gt;&lt;/contributors&gt;&lt;titles&gt;&lt;title&gt;VERKTYG FÖR BERÄKNING AVPÅLITLIGT ESTIMERAT RELATIVT GFR FRÅN CYSTATIN C OCH KREATININOCH FÖR BERÄKNING AVABSOLUT GFR FRÅN RELATIVT GFR&lt;/title&gt;&lt;/titles&gt;&lt;volume&gt;2012&lt;/volume&gt;&lt;number&gt;22/11&lt;/number&gt;&lt;dates&gt;&lt;year&gt;2012&lt;/year&gt;&lt;/dates&gt;&lt;pub-location&gt;www.egfr.se&lt;/pub-location&gt;&lt;publisher&gt;Lunds Universitet&lt;/publisher&gt;&lt;urls&gt;&lt;/urls&gt;&lt;/record&gt;&lt;/Cite&gt;&lt;/EndNote&gt;</w:instrText>
      </w:r>
      <w:r w:rsidR="00966CC9" w:rsidRPr="00966CC9">
        <w:fldChar w:fldCharType="separate"/>
      </w:r>
      <w:r w:rsidR="00966CC9" w:rsidRPr="00966CC9">
        <w:rPr>
          <w:noProof/>
        </w:rPr>
        <w:t>(</w:t>
      </w:r>
      <w:hyperlink w:anchor="_ENREF_7" w:tooltip="Grubb, 2012 #1162" w:history="1">
        <w:r w:rsidR="00491043" w:rsidRPr="00966CC9">
          <w:rPr>
            <w:noProof/>
          </w:rPr>
          <w:t>7</w:t>
        </w:r>
      </w:hyperlink>
      <w:r w:rsidR="00966CC9" w:rsidRPr="00966CC9">
        <w:rPr>
          <w:noProof/>
        </w:rPr>
        <w:t>)</w:t>
      </w:r>
      <w:r w:rsidR="00966CC9" w:rsidRPr="00966CC9">
        <w:fldChar w:fldCharType="end"/>
      </w:r>
      <w:r w:rsidR="00966CC9">
        <w:t>.</w:t>
      </w:r>
    </w:p>
    <w:p w:rsidR="00FE62A4" w:rsidRPr="008550FF" w:rsidRDefault="00FE62A4" w:rsidP="008550FF">
      <w:pPr>
        <w:pStyle w:val="ListParagraph"/>
      </w:pPr>
    </w:p>
    <w:p w:rsidR="00D2084A" w:rsidRDefault="00D2084A" w:rsidP="00F21C4D">
      <w:pPr>
        <w:pStyle w:val="Heading1"/>
      </w:pPr>
      <w:r>
        <w:lastRenderedPageBreak/>
        <w:t>P-Kreatinin eller P-Cystatin C?</w:t>
      </w:r>
    </w:p>
    <w:p w:rsidR="00D2084A" w:rsidRDefault="00D2084A" w:rsidP="00D2084A">
      <w:r>
        <w:t>Kontraindikationer mot P-Kreatinin</w:t>
      </w:r>
      <w:r w:rsidR="00F21C4D">
        <w:fldChar w:fldCharType="begin">
          <w:fldData xml:space="preserve">PEVuZE5vdGU+PENpdGU+PEF1dGhvcj5HcnViYjwvQXV0aG9yPjxZZWFyPjIwMTI8L1llYXI+PFJl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</w:fldData>
        </w:fldChar>
      </w:r>
      <w:r w:rsidR="00F21C4D">
        <w:instrText xml:space="preserve"> ADDIN EN.CITE </w:instrText>
      </w:r>
      <w:r w:rsidR="00F21C4D">
        <w:fldChar w:fldCharType="begin">
          <w:fldData xml:space="preserve">PEVuZE5vdGU+PENpdGU+PEF1dGhvcj5HcnViYjwvQXV0aG9yPjxZZWFyPjIwMTI8L1llYXI+PFJl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</w:fldData>
        </w:fldChar>
      </w:r>
      <w:r w:rsidR="00F21C4D">
        <w:instrText xml:space="preserve"> ADDIN EN.CITE.DATA </w:instrText>
      </w:r>
      <w:r w:rsidR="00F21C4D">
        <w:fldChar w:fldCharType="end"/>
      </w:r>
      <w:r w:rsidR="00F21C4D">
        <w:fldChar w:fldCharType="separate"/>
      </w:r>
      <w:r w:rsidR="00F21C4D">
        <w:rPr>
          <w:noProof/>
        </w:rPr>
        <w:t>(</w:t>
      </w:r>
      <w:hyperlink w:anchor="_ENREF_6" w:tooltip="Grubb, 2012 #1100" w:history="1">
        <w:r w:rsidR="00491043">
          <w:rPr>
            <w:noProof/>
          </w:rPr>
          <w:t>6</w:t>
        </w:r>
      </w:hyperlink>
      <w:r w:rsidR="00F21C4D">
        <w:rPr>
          <w:noProof/>
        </w:rPr>
        <w:t xml:space="preserve">, </w:t>
      </w:r>
      <w:hyperlink w:anchor="_ENREF_7" w:tooltip="Grubb, 2012 #1162" w:history="1">
        <w:r w:rsidR="00491043">
          <w:rPr>
            <w:noProof/>
          </w:rPr>
          <w:t>7</w:t>
        </w:r>
      </w:hyperlink>
      <w:r w:rsidR="00F21C4D">
        <w:rPr>
          <w:noProof/>
        </w:rPr>
        <w:t>)</w:t>
      </w:r>
      <w:r w:rsidR="00F21C4D">
        <w:fldChar w:fldCharType="end"/>
      </w:r>
      <w:r>
        <w:t>:</w:t>
      </w:r>
    </w:p>
    <w:p w:rsidR="00D2084A" w:rsidRDefault="00D2084A" w:rsidP="00D2084A">
      <w:pPr>
        <w:pStyle w:val="ListParagraph"/>
        <w:numPr>
          <w:ilvl w:val="0"/>
          <w:numId w:val="6"/>
        </w:numPr>
      </w:pPr>
      <w:r>
        <w:t>Patienten tydligt avvikande muskelmassa tydligt avvikande (t. ex. vid paralys, immobilitet, anorexi, excessivt kroppsbyggande)</w:t>
      </w:r>
    </w:p>
    <w:p w:rsidR="00D2084A" w:rsidRDefault="00D2084A" w:rsidP="00D2084A">
      <w:pPr>
        <w:pStyle w:val="ListParagraph"/>
        <w:numPr>
          <w:ilvl w:val="0"/>
          <w:numId w:val="6"/>
        </w:numPr>
      </w:pPr>
      <w:r>
        <w:t>nyligen ätit kokt kött</w:t>
      </w:r>
    </w:p>
    <w:p w:rsidR="00D2084A" w:rsidRDefault="00D2084A" w:rsidP="00D2084A">
      <w:pPr>
        <w:pStyle w:val="ListParagraph"/>
        <w:numPr>
          <w:ilvl w:val="0"/>
          <w:numId w:val="6"/>
        </w:numPr>
      </w:pPr>
      <w:r>
        <w:t>Tar läkemedel som påverkar njurarnas utsöndring av kreatinin</w:t>
      </w:r>
    </w:p>
    <w:p w:rsidR="00F21C4D" w:rsidRDefault="00F21C4D" w:rsidP="00F21C4D">
      <w:r>
        <w:t>Om någon av dessa kontraindikationer uppfylls bör P-Cystatin C användas för att beräkna eGFR</w:t>
      </w:r>
    </w:p>
    <w:p w:rsidR="00F21C4D" w:rsidRDefault="00F21C4D" w:rsidP="00F21C4D">
      <w:r>
        <w:t>Kontraindikationer mot P-Cystatin C</w:t>
      </w:r>
      <w:r>
        <w:fldChar w:fldCharType="begin">
          <w:fldData xml:space="preserve">PEVuZE5vdGU+PENpdGU+PEF1dGhvcj5HcnViYjwvQXV0aG9yPjxZZWFyPjIwMTI8L1llYXI+PFJl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</w:fldData>
        </w:fldChar>
      </w:r>
      <w:r>
        <w:instrText xml:space="preserve"> ADDIN EN.CITE </w:instrText>
      </w:r>
      <w:r>
        <w:fldChar w:fldCharType="begin">
          <w:fldData xml:space="preserve">PEVuZE5vdGU+PENpdGU+PEF1dGhvcj5HcnViYjwvQXV0aG9yPjxZZWFyPjIwMTI8L1llYXI+PFJl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</w:fldData>
        </w:fldChar>
      </w:r>
      <w:r>
        <w:instrText xml:space="preserve"> ADDIN EN.CITE.DATA </w:instrText>
      </w:r>
      <w:r>
        <w:fldChar w:fldCharType="end"/>
      </w:r>
      <w:r>
        <w:fldChar w:fldCharType="separate"/>
      </w:r>
      <w:r>
        <w:rPr>
          <w:noProof/>
        </w:rPr>
        <w:t>(</w:t>
      </w:r>
      <w:hyperlink w:anchor="_ENREF_6" w:tooltip="Grubb, 2012 #1100" w:history="1">
        <w:r w:rsidR="00491043">
          <w:rPr>
            <w:noProof/>
          </w:rPr>
          <w:t>6</w:t>
        </w:r>
      </w:hyperlink>
      <w:r>
        <w:rPr>
          <w:noProof/>
        </w:rPr>
        <w:t xml:space="preserve">, </w:t>
      </w:r>
      <w:hyperlink w:anchor="_ENREF_7" w:tooltip="Grubb, 2012 #1162" w:history="1">
        <w:r w:rsidR="00491043">
          <w:rPr>
            <w:noProof/>
          </w:rPr>
          <w:t>7</w:t>
        </w:r>
      </w:hyperlink>
      <w:r>
        <w:rPr>
          <w:noProof/>
        </w:rPr>
        <w:t>)</w:t>
      </w:r>
      <w:r>
        <w:fldChar w:fldCharType="end"/>
      </w:r>
    </w:p>
    <w:p w:rsidR="00F21C4D" w:rsidRDefault="00F21C4D" w:rsidP="00F21C4D">
      <w:pPr>
        <w:pStyle w:val="ListParagraph"/>
        <w:numPr>
          <w:ilvl w:val="0"/>
          <w:numId w:val="7"/>
        </w:numPr>
      </w:pPr>
      <w:r>
        <w:t>Patienten behandlas med stora mängder glukokortikoider</w:t>
      </w:r>
    </w:p>
    <w:p w:rsidR="00F21C4D" w:rsidRDefault="00F21C4D" w:rsidP="00F21C4D">
      <w:r>
        <w:t>Detta är en kontraindikation mot P-Cystatin och då bör P-Kreatinin användas för att be</w:t>
      </w:r>
      <w:r w:rsidR="00166CB8">
        <w:t>rä</w:t>
      </w:r>
      <w:r>
        <w:t>kna eGFR</w:t>
      </w:r>
      <w:r w:rsidR="00166CB8">
        <w:t>.</w:t>
      </w:r>
    </w:p>
    <w:p w:rsidR="00166CB8" w:rsidRDefault="00166CB8" w:rsidP="00F21C4D">
      <w:bookmarkStart w:id="0" w:name="_GoBack"/>
      <w:bookmarkEnd w:id="0"/>
      <w:r>
        <w:t>Om både P-Kreatinin och P-Cystatin C värdet matas in i programmet så</w:t>
      </w:r>
      <w:r w:rsidR="00A84AA2">
        <w:t xml:space="preserve"> finns det tre förhållningssätt för sköterskan om vilket värde som ska användas</w:t>
      </w:r>
      <w:r w:rsidR="00A84AA2">
        <w:fldChar w:fldCharType="begin"/>
      </w:r>
      <w:r w:rsidR="00A84AA2">
        <w:instrText xml:space="preserve"> ADDIN EN.CITE &lt;EndNote&gt;&lt;Cite&gt;&lt;Author&gt;Kontrastmedelsgrupp&lt;/Author&gt;&lt;Year&gt; 2012&lt;/Year&gt;&lt;RecNum&gt;1161&lt;/RecNum&gt;&lt;DisplayText&gt;(8)&lt;/DisplayText&gt;&lt;record&gt;&lt;rec-number&gt;1161&lt;/rec-number&gt;&lt;foreign-keys&gt;&lt;key app="EN" db-id="xwredzz219vxfyedd98xe9wqr55rerpw9zs9"&gt;1161&lt;/key&gt;&lt;/foreign-keys&gt;&lt;ref-type name="Web Page"&gt;12&lt;/ref-type&gt;&lt;contributors&gt;&lt;authors&gt;&lt;author&gt;Svensk Uroradiologisk Förenings Kontrastmedelsgrupp&lt;/author&gt;&lt;/authors&gt;&lt;/contributors&gt;&lt;titles&gt;&lt;title&gt;Jodkontrastmedel - Nationella Rekommendationer&lt;/title&gt;&lt;/titles&gt;&lt;volume&gt;2012&lt;/volume&gt;&lt;number&gt;09/11&lt;/number&gt;&lt;dates&gt;&lt;year&gt; 2012&lt;/year&gt;&lt;pub-dates&gt;&lt;date&gt;2012-09-14&lt;/date&gt;&lt;/pub-dates&gt;&lt;/dates&gt;&lt;pub-location&gt;http://www.sfbfm.se/sidor/jodkontrastmedel/&lt;/pub-location&gt;&lt;publisher&gt;Svensk Förening för Bild- och Funktionsmedicin&lt;/publisher&gt;&lt;urls&gt;&lt;/urls&gt;&lt;/record&gt;&lt;/Cite&gt;&lt;/EndNote&gt;</w:instrText>
      </w:r>
      <w:r w:rsidR="00A84AA2">
        <w:fldChar w:fldCharType="separate"/>
      </w:r>
      <w:r w:rsidR="00A84AA2">
        <w:rPr>
          <w:noProof/>
        </w:rPr>
        <w:t>(</w:t>
      </w:r>
      <w:hyperlink w:anchor="_ENREF_8" w:tooltip="Kontrastmedelsgrupp,  2012 #1161" w:history="1">
        <w:r w:rsidR="00491043">
          <w:rPr>
            <w:noProof/>
          </w:rPr>
          <w:t>8</w:t>
        </w:r>
      </w:hyperlink>
      <w:r w:rsidR="00A84AA2">
        <w:rPr>
          <w:noProof/>
        </w:rPr>
        <w:t>)</w:t>
      </w:r>
      <w:r w:rsidR="00A84AA2">
        <w:fldChar w:fldCharType="end"/>
      </w:r>
      <w:r w:rsidR="00A84AA2">
        <w:t>:</w:t>
      </w:r>
    </w:p>
    <w:p w:rsidR="00A84AA2" w:rsidRDefault="00A84AA2" w:rsidP="00A84AA2">
      <w:pPr>
        <w:pStyle w:val="ListParagraph"/>
        <w:numPr>
          <w:ilvl w:val="0"/>
          <w:numId w:val="7"/>
        </w:numPr>
      </w:pPr>
      <w:r>
        <w:t>Medelvärdet av de två skattade GFR-värdena så får man statistiskt sätt det säkraste svaret. Detta gäller dock enbart om skillnaden mellan de beräknade P-Kreatinin och P-Cystatin eGFR värdena inte skiljer sig med mer än 40%</w:t>
      </w:r>
      <w:r>
        <w:fldChar w:fldCharType="begin">
          <w:fldData xml:space="preserve">PEVuZE5vdGU+PENpdGU+PEF1dGhvcj5HcnViYjwvQXV0aG9yPjxZZWFyPjIwMTI8L1llYXI+PFJl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</w:fldData>
        </w:fldChar>
      </w:r>
      <w:r>
        <w:instrText xml:space="preserve"> ADDIN EN.CITE </w:instrText>
      </w:r>
      <w:r>
        <w:fldChar w:fldCharType="begin">
          <w:fldData xml:space="preserve">PEVuZE5vdGU+PENpdGU+PEF1dGhvcj5HcnViYjwvQXV0aG9yPjxZZWFyPjIwMTI8L1llYXI+PFJl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</w:fldData>
        </w:fldChar>
      </w:r>
      <w:r>
        <w:instrText xml:space="preserve"> ADDIN EN.CITE.DATA </w:instrText>
      </w:r>
      <w:r>
        <w:fldChar w:fldCharType="end"/>
      </w:r>
      <w:r>
        <w:fldChar w:fldCharType="separate"/>
      </w:r>
      <w:r>
        <w:rPr>
          <w:noProof/>
        </w:rPr>
        <w:t>(</w:t>
      </w:r>
      <w:hyperlink w:anchor="_ENREF_6" w:tooltip="Grubb, 2012 #1100" w:history="1">
        <w:r w:rsidR="00491043">
          <w:rPr>
            <w:noProof/>
          </w:rPr>
          <w:t>6</w:t>
        </w:r>
      </w:hyperlink>
      <w:r>
        <w:rPr>
          <w:noProof/>
        </w:rPr>
        <w:t>)</w:t>
      </w:r>
      <w:r>
        <w:fldChar w:fldCharType="end"/>
      </w:r>
    </w:p>
    <w:p w:rsidR="00A84AA2" w:rsidRDefault="00A84AA2" w:rsidP="00A84AA2">
      <w:pPr>
        <w:pStyle w:val="ListParagraph"/>
        <w:numPr>
          <w:ilvl w:val="0"/>
          <w:numId w:val="7"/>
        </w:numPr>
      </w:pPr>
      <w:r>
        <w:t>Utgå från det lägsta värdet för att minska risken att man överskattar njurfunktionen</w:t>
      </w:r>
    </w:p>
    <w:p w:rsidR="00A84AA2" w:rsidRDefault="00A84AA2" w:rsidP="00A84AA2">
      <w:pPr>
        <w:pStyle w:val="ListParagraph"/>
        <w:numPr>
          <w:ilvl w:val="0"/>
          <w:numId w:val="7"/>
        </w:numPr>
      </w:pPr>
      <w:r>
        <w:t>Använd cystatin C-skattat GFR om patienten har påtagligt avvikande muskelmassa</w:t>
      </w:r>
    </w:p>
    <w:p w:rsidR="002C0B13" w:rsidRDefault="002C0B13" w:rsidP="002C0B13">
      <w:r>
        <w:t xml:space="preserve">I eGFR kalkylatorn så kan man själv markera vilket värde man vill använda sig av: Medelvärdet, Minsta värdet, P-Kreatinin eller P-Cystatin C eGFR.  eGFR Kalkylatorn beräknar själv om eGFR värdena skiljer sig mer än 40% och tar i så fall bort det valet. </w:t>
      </w:r>
    </w:p>
    <w:p w:rsidR="007B0F14" w:rsidRDefault="007B0F14" w:rsidP="00F5236E">
      <w:pPr>
        <w:pStyle w:val="Heading1"/>
      </w:pPr>
      <w:r>
        <w:t>Kontrastmedelsinducerad Njursjukdom (KMN)</w:t>
      </w:r>
    </w:p>
    <w:p w:rsidR="007B0F14" w:rsidRDefault="008821BE" w:rsidP="007B0F14">
      <w:r>
        <w:t>Exempel på</w:t>
      </w:r>
      <w:r w:rsidR="003E6BDB">
        <w:t xml:space="preserve"> r</w:t>
      </w:r>
      <w:r w:rsidR="007B0F14">
        <w:t>iskfaktorer för att ge patienten KMN</w:t>
      </w:r>
      <w:r w:rsidR="00F5236E">
        <w:fldChar w:fldCharType="begin"/>
      </w:r>
      <w:r w:rsidR="00F5236E">
        <w:instrText xml:space="preserve"> ADDIN EN.CITE &lt;EndNote&gt;&lt;Cite&gt;&lt;Author&gt;Kontrastmedelsgrupp&lt;/Author&gt;&lt;Year&gt; 2012&lt;/Year&gt;&lt;RecNum&gt;1161&lt;/RecNum&gt;&lt;DisplayText&gt;(8)&lt;/DisplayText&gt;&lt;record&gt;&lt;rec-number&gt;1161&lt;/rec-number&gt;&lt;foreign-keys&gt;&lt;key app="EN" db-id="xwredzz219vxfyedd98xe9wqr55rerpw9zs9"&gt;1161&lt;/key&gt;&lt;/foreign-keys&gt;&lt;ref-type name="Web Page"&gt;12&lt;/ref-type&gt;&lt;contributors&gt;&lt;authors&gt;&lt;author&gt;Svensk Uroradiologisk Förenings Kontrastmedelsgrupp&lt;/author&gt;&lt;/authors&gt;&lt;/contributors&gt;&lt;titles&gt;&lt;title&gt;Jodkontrastmedel - Nationella Rekommendationer&lt;/title&gt;&lt;/titles&gt;&lt;volume&gt;2012&lt;/volume&gt;&lt;number&gt;09/11&lt;/number&gt;&lt;dates&gt;&lt;year&gt; 2012&lt;/year&gt;&lt;pub-dates&gt;&lt;date&gt;2012-09-14&lt;/date&gt;&lt;/pub-dates&gt;&lt;/dates&gt;&lt;pub-location&gt;http://www.sfbfm.se/sidor/jodkontrastmedel/&lt;/pub-location&gt;&lt;publisher&gt;Svensk Förening för Bild- och Funktionsmedicin&lt;/publisher&gt;&lt;urls&gt;&lt;/urls&gt;&lt;/record&gt;&lt;/Cite&gt;&lt;/EndNote&gt;</w:instrText>
      </w:r>
      <w:r w:rsidR="00F5236E">
        <w:fldChar w:fldCharType="separate"/>
      </w:r>
      <w:r w:rsidR="00F5236E">
        <w:rPr>
          <w:noProof/>
        </w:rPr>
        <w:t>(</w:t>
      </w:r>
      <w:hyperlink w:anchor="_ENREF_8" w:tooltip="Kontrastmedelsgrupp,  2012 #1161" w:history="1">
        <w:r w:rsidR="00491043">
          <w:rPr>
            <w:noProof/>
          </w:rPr>
          <w:t>8</w:t>
        </w:r>
      </w:hyperlink>
      <w:r w:rsidR="00F5236E">
        <w:rPr>
          <w:noProof/>
        </w:rPr>
        <w:t>)</w:t>
      </w:r>
      <w:r w:rsidR="00F5236E">
        <w:fldChar w:fldCharType="end"/>
      </w:r>
      <w:r w:rsidR="00F5236E">
        <w:t>:</w:t>
      </w:r>
    </w:p>
    <w:p w:rsidR="00F5236E" w:rsidRDefault="00F5236E" w:rsidP="00F5236E">
      <w:pPr>
        <w:pStyle w:val="ListParagraph"/>
        <w:numPr>
          <w:ilvl w:val="0"/>
          <w:numId w:val="5"/>
        </w:numPr>
      </w:pPr>
      <w:r>
        <w:t>GFR &lt;</w:t>
      </w:r>
      <w:r w:rsidR="008821BE">
        <w:t>45</w:t>
      </w:r>
      <w:r>
        <w:t xml:space="preserve"> mL/min</w:t>
      </w:r>
      <w:r w:rsidR="008821BE">
        <w:t xml:space="preserve"> ELLER</w:t>
      </w:r>
      <w:r w:rsidR="000308D2">
        <w:t>:</w:t>
      </w:r>
    </w:p>
    <w:p w:rsidR="00F5236E" w:rsidRDefault="00F5236E" w:rsidP="00F5236E">
      <w:pPr>
        <w:pStyle w:val="ListParagraph"/>
        <w:numPr>
          <w:ilvl w:val="0"/>
          <w:numId w:val="5"/>
        </w:numPr>
      </w:pPr>
      <w:r>
        <w:t>Ålder &gt;65 år; risken är snarast relaterad till det faktum att njurfunktionen sjunker och antalet riskfaktorer ökar med stigande ålder</w:t>
      </w:r>
      <w:r w:rsidR="000308D2">
        <w:t xml:space="preserve"> ELLER:</w:t>
      </w:r>
    </w:p>
    <w:p w:rsidR="008821BE" w:rsidRDefault="008821BE" w:rsidP="00F5236E">
      <w:pPr>
        <w:pStyle w:val="ListParagraph"/>
        <w:numPr>
          <w:ilvl w:val="0"/>
          <w:numId w:val="5"/>
        </w:numPr>
      </w:pPr>
      <w:r>
        <w:t>Multipla riskfaktorer såsom:</w:t>
      </w:r>
    </w:p>
    <w:p w:rsidR="000308D2" w:rsidRDefault="000308D2" w:rsidP="000308D2">
      <w:pPr>
        <w:pStyle w:val="ListParagraph"/>
        <w:numPr>
          <w:ilvl w:val="1"/>
          <w:numId w:val="5"/>
        </w:numPr>
      </w:pPr>
      <w:r>
        <w:t>GFR 45-60mL/min</w:t>
      </w:r>
    </w:p>
    <w:p w:rsidR="00F5236E" w:rsidRDefault="00F5236E" w:rsidP="008821BE">
      <w:pPr>
        <w:pStyle w:val="ListParagraph"/>
        <w:numPr>
          <w:ilvl w:val="1"/>
          <w:numId w:val="5"/>
        </w:numPr>
      </w:pPr>
      <w:r>
        <w:t>Diabetes mellitus är en potentierande riskfaktor i kombination med nedsatt njurfunktion</w:t>
      </w:r>
    </w:p>
    <w:p w:rsidR="00F5236E" w:rsidRDefault="00F5236E" w:rsidP="008821BE">
      <w:pPr>
        <w:pStyle w:val="ListParagraph"/>
        <w:numPr>
          <w:ilvl w:val="1"/>
          <w:numId w:val="5"/>
        </w:numPr>
      </w:pPr>
      <w:r>
        <w:t xml:space="preserve">Reducerad cirkulerande blodvolym/renal perfusion: </w:t>
      </w:r>
    </w:p>
    <w:p w:rsidR="00F5236E" w:rsidRDefault="00F5236E" w:rsidP="008821BE">
      <w:pPr>
        <w:pStyle w:val="ListParagraph"/>
        <w:numPr>
          <w:ilvl w:val="2"/>
          <w:numId w:val="5"/>
        </w:numPr>
      </w:pPr>
      <w:r>
        <w:t>dehydrering/blödning/hypotension/arteriosklerotisk njurartärsjukdon</w:t>
      </w:r>
    </w:p>
    <w:p w:rsidR="00F5236E" w:rsidRDefault="00F5236E" w:rsidP="008821BE">
      <w:pPr>
        <w:pStyle w:val="ListParagraph"/>
        <w:numPr>
          <w:ilvl w:val="2"/>
          <w:numId w:val="5"/>
        </w:numPr>
      </w:pPr>
      <w:r>
        <w:t>lågt plasma-albumin (&lt;30 g/L), hjärtsvikt (NYHA III/IV; http://doktorerna.com/status/nyha-klass;, ejektionsfraktion &lt;30%)</w:t>
      </w:r>
    </w:p>
    <w:p w:rsidR="00F5236E" w:rsidRDefault="00F5236E" w:rsidP="008821BE">
      <w:pPr>
        <w:pStyle w:val="ListParagraph"/>
        <w:numPr>
          <w:ilvl w:val="2"/>
          <w:numId w:val="5"/>
        </w:numPr>
      </w:pPr>
      <w:r>
        <w:t>levercirrhos inklusive risk för överskattning av njurfunktionen pga. låga kreatininvärden då leverproduktionen av prekursorn kreatin är defekt</w:t>
      </w:r>
    </w:p>
    <w:p w:rsidR="000308D2" w:rsidRDefault="000308D2" w:rsidP="000308D2">
      <w:pPr>
        <w:pStyle w:val="ListParagraph"/>
        <w:numPr>
          <w:ilvl w:val="1"/>
          <w:numId w:val="5"/>
        </w:numPr>
      </w:pPr>
      <w:r>
        <w:t>Anemi</w:t>
      </w:r>
    </w:p>
    <w:p w:rsidR="000308D2" w:rsidRDefault="000308D2" w:rsidP="000308D2">
      <w:pPr>
        <w:pStyle w:val="ListParagraph"/>
        <w:numPr>
          <w:ilvl w:val="1"/>
          <w:numId w:val="5"/>
        </w:numPr>
      </w:pPr>
      <w:r>
        <w:t>Sepsis</w:t>
      </w:r>
    </w:p>
    <w:p w:rsidR="000308D2" w:rsidRDefault="000308D2" w:rsidP="000308D2">
      <w:pPr>
        <w:pStyle w:val="ListParagraph"/>
        <w:numPr>
          <w:ilvl w:val="1"/>
          <w:numId w:val="5"/>
        </w:numPr>
      </w:pPr>
      <w:r>
        <w:lastRenderedPageBreak/>
        <w:t>Intag av NSAID eller COX2 hämmare ELLER:</w:t>
      </w:r>
    </w:p>
    <w:p w:rsidR="008821BE" w:rsidRDefault="008821BE" w:rsidP="008821BE">
      <w:pPr>
        <w:pStyle w:val="ListParagraph"/>
        <w:numPr>
          <w:ilvl w:val="0"/>
          <w:numId w:val="5"/>
        </w:numPr>
      </w:pPr>
      <w:r>
        <w:t>Nedsatt allmäntillstånd, instabil njurfunktion, IVA patienter oavsett njurfunktion ELLER</w:t>
      </w:r>
      <w:r w:rsidR="000308D2">
        <w:t>:</w:t>
      </w:r>
    </w:p>
    <w:p w:rsidR="003E6BDB" w:rsidRDefault="00F5236E" w:rsidP="00F5236E">
      <w:pPr>
        <w:pStyle w:val="ListParagraph"/>
        <w:numPr>
          <w:ilvl w:val="0"/>
          <w:numId w:val="5"/>
        </w:numPr>
      </w:pPr>
      <w:r>
        <w:t>Exposition för jod- eller Gd-kontrastmedel eller större kirurgiskt ingrepp de senaste dygnen</w:t>
      </w:r>
    </w:p>
    <w:p w:rsidR="00AC1B2C" w:rsidRDefault="00AC1B2C" w:rsidP="00AC1B2C">
      <w:r>
        <w:t>OBS! Vid normal njurfunktion utgör diabetes mellitus eller maligna plasmacellssjukdomar ingen riskfaktor för KMN!</w:t>
      </w:r>
    </w:p>
    <w:p w:rsidR="009208E9" w:rsidRDefault="009208E9" w:rsidP="009208E9">
      <w:r>
        <w:t xml:space="preserve">Detta speglas i eGFR Kalkylatorn genom att </w:t>
      </w:r>
      <w:r w:rsidR="00AC1B2C">
        <w:t>programmet automatiskt markerar om patienten är &gt;65år eller har ett eGFR &lt;60ml/min</w:t>
      </w:r>
      <w:r w:rsidR="00BA59A6">
        <w:t>. Sköterskan kan sedan markera övriga riskfaktorer i eGFRKalkylatorn. Om patienten har ett eGFR &lt;45 eller har två eller fler riskfaktorer så räknas risken för KMN som hög, och då modifieras patientens max</w:t>
      </w:r>
      <w:r w:rsidR="00337729">
        <w:t xml:space="preserve"> jodkontrast</w:t>
      </w:r>
      <w:r w:rsidR="00BA59A6">
        <w:t>dos så att den blir halva eGFR</w:t>
      </w:r>
      <w:r w:rsidR="00E25B08">
        <w:t xml:space="preserve"> och sköterskan uppmanas att hydrera</w:t>
      </w:r>
      <w:r w:rsidR="00766845">
        <w:t xml:space="preserve"> patienten innan undersökningen</w:t>
      </w:r>
      <w:r w:rsidR="00BA59A6">
        <w:t xml:space="preserve">. </w:t>
      </w:r>
      <w:r w:rsidR="001B333B">
        <w:t>M</w:t>
      </w:r>
      <w:r w:rsidR="00BA59A6">
        <w:t xml:space="preserve">axdos </w:t>
      </w:r>
      <w:r w:rsidR="001B333B">
        <w:t xml:space="preserve">bör </w:t>
      </w:r>
      <w:r w:rsidR="00BA59A6">
        <w:t>understigas med så stor marginal som möjligt.</w:t>
      </w:r>
      <w:r w:rsidR="00337729">
        <w:fldChar w:fldCharType="begin"/>
      </w:r>
      <w:r w:rsidR="00337729">
        <w:instrText xml:space="preserve"> ADDIN EN.CITE &lt;EndNote&gt;&lt;Cite&gt;&lt;Author&gt;Kontrastmedelsgrupp&lt;/Author&gt;&lt;Year&gt; 2012&lt;/Year&gt;&lt;RecNum&gt;1161&lt;/RecNum&gt;&lt;DisplayText&gt;(8)&lt;/DisplayText&gt;&lt;record&gt;&lt;rec-number&gt;1161&lt;/rec-number&gt;&lt;foreign-keys&gt;&lt;key app="EN" db-id="xwredzz219vxfyedd98xe9wqr55rerpw9zs9"&gt;1161&lt;/key&gt;&lt;/foreign-keys&gt;&lt;ref-type name="Web Page"&gt;12&lt;/ref-type&gt;&lt;contributors&gt;&lt;authors&gt;&lt;author&gt;Svensk Uroradiologisk Förenings Kontrastmedelsgrupp&lt;/author&gt;&lt;/authors&gt;&lt;/contributors&gt;&lt;titles&gt;&lt;title&gt;Jodkontrastmedel - Nationella Rekommendationer&lt;/title&gt;&lt;/titles&gt;&lt;volume&gt;2012&lt;/volume&gt;&lt;number&gt;09/11&lt;/number&gt;&lt;dates&gt;&lt;year&gt; 2012&lt;/year&gt;&lt;pub-dates&gt;&lt;date&gt;2012-09-14&lt;/date&gt;&lt;/pub-dates&gt;&lt;/dates&gt;&lt;pub-location&gt;http://www.sfbfm.se/sidor/jodkontrastmedel/&lt;/pub-location&gt;&lt;publisher&gt;Svensk Förening för Bild- och Funktionsmedicin&lt;/publisher&gt;&lt;urls&gt;&lt;/urls&gt;&lt;/record&gt;&lt;/Cite&gt;&lt;/EndNote&gt;</w:instrText>
      </w:r>
      <w:r w:rsidR="00337729">
        <w:fldChar w:fldCharType="separate"/>
      </w:r>
      <w:r w:rsidR="00337729">
        <w:rPr>
          <w:noProof/>
        </w:rPr>
        <w:t>(</w:t>
      </w:r>
      <w:hyperlink w:anchor="_ENREF_8" w:tooltip="Kontrastmedelsgrupp,  2012 #1161" w:history="1">
        <w:r w:rsidR="00491043">
          <w:rPr>
            <w:noProof/>
          </w:rPr>
          <w:t>8</w:t>
        </w:r>
      </w:hyperlink>
      <w:r w:rsidR="00337729">
        <w:rPr>
          <w:noProof/>
        </w:rPr>
        <w:t>)</w:t>
      </w:r>
      <w:r w:rsidR="00337729">
        <w:fldChar w:fldCharType="end"/>
      </w:r>
    </w:p>
    <w:p w:rsidR="00675C7D" w:rsidRDefault="00675C7D" w:rsidP="00E15767">
      <w:pPr>
        <w:pStyle w:val="Heading1"/>
      </w:pPr>
      <w:r>
        <w:t>Jodkontrastmedel</w:t>
      </w:r>
    </w:p>
    <w:p w:rsidR="00171855" w:rsidRDefault="00675C7D" w:rsidP="00171855">
      <w:r>
        <w:t>Indikationer för att använda P-kreatinin/P-Cystatin c</w:t>
      </w:r>
      <w:r w:rsidR="00171855">
        <w:t xml:space="preserve"> inför en undersökning med jodkontrast</w:t>
      </w:r>
      <w:r w:rsidR="00E15767">
        <w:fldChar w:fldCharType="begin"/>
      </w:r>
      <w:r w:rsidR="00E15767">
        <w:instrText xml:space="preserve"> ADDIN EN.CITE &lt;EndNote&gt;&lt;Cite&gt;&lt;Author&gt;Kontrastmedelsgrupp&lt;/Author&gt;&lt;Year&gt; 2012&lt;/Year&gt;&lt;RecNum&gt;1161&lt;/RecNum&gt;&lt;DisplayText&gt;(8)&lt;/DisplayText&gt;&lt;record&gt;&lt;rec-number&gt;1161&lt;/rec-number&gt;&lt;foreign-keys&gt;&lt;key app="EN" db-id="xwredzz219vxfyedd98xe9wqr55rerpw9zs9"&gt;1161&lt;/key&gt;&lt;/foreign-keys&gt;&lt;ref-type name="Web Page"&gt;12&lt;/ref-type&gt;&lt;contributors&gt;&lt;authors&gt;&lt;author&gt;Svensk Uroradiologisk Förenings Kontrastmedelsgrupp&lt;/author&gt;&lt;/authors&gt;&lt;/contributors&gt;&lt;titles&gt;&lt;title&gt;Jodkontrastmedel - Nationella Rekommendationer&lt;/title&gt;&lt;/titles&gt;&lt;volume&gt;2012&lt;/volume&gt;&lt;number&gt;09/11&lt;/number&gt;&lt;dates&gt;&lt;year&gt; 2012&lt;/year&gt;&lt;pub-dates&gt;&lt;date&gt;2012-09-14&lt;/date&gt;&lt;/pub-dates&gt;&lt;/dates&gt;&lt;pub-location&gt;http://www.sfbfm.se/sidor/jodkontrastmedel/&lt;/pub-location&gt;&lt;publisher&gt;Svensk Förening för Bild- och Funktionsmedicin&lt;/publisher&gt;&lt;urls&gt;&lt;/urls&gt;&lt;/record&gt;&lt;/Cite&gt;&lt;/EndNote&gt;</w:instrText>
      </w:r>
      <w:r w:rsidR="00E15767">
        <w:fldChar w:fldCharType="separate"/>
      </w:r>
      <w:r w:rsidR="00E15767">
        <w:rPr>
          <w:noProof/>
        </w:rPr>
        <w:t>(</w:t>
      </w:r>
      <w:hyperlink w:anchor="_ENREF_8" w:tooltip="Kontrastmedelsgrupp,  2012 #1161" w:history="1">
        <w:r w:rsidR="00491043">
          <w:rPr>
            <w:noProof/>
          </w:rPr>
          <w:t>8</w:t>
        </w:r>
      </w:hyperlink>
      <w:r w:rsidR="00E15767">
        <w:rPr>
          <w:noProof/>
        </w:rPr>
        <w:t>)</w:t>
      </w:r>
      <w:r w:rsidR="00E15767">
        <w:fldChar w:fldCharType="end"/>
      </w:r>
      <w:r w:rsidR="00E15767">
        <w:t>:</w:t>
      </w:r>
    </w:p>
    <w:p w:rsidR="00171855" w:rsidRDefault="00171855" w:rsidP="00171855">
      <w:pPr>
        <w:pStyle w:val="ListParagraph"/>
        <w:numPr>
          <w:ilvl w:val="0"/>
          <w:numId w:val="3"/>
        </w:numPr>
      </w:pPr>
      <w:r>
        <w:t>Vid känd eller misstänkt njursjukdom/-funktionsnedsättning</w:t>
      </w:r>
    </w:p>
    <w:p w:rsidR="00171855" w:rsidRDefault="00171855" w:rsidP="00171855">
      <w:pPr>
        <w:pStyle w:val="ListParagraph"/>
        <w:numPr>
          <w:ilvl w:val="0"/>
          <w:numId w:val="3"/>
        </w:numPr>
      </w:pPr>
      <w:r>
        <w:t>Förekomst av riskfaktorer som kan påverka njurfunktionen, t.ex. diabetes mellitus</w:t>
      </w:r>
    </w:p>
    <w:p w:rsidR="00171855" w:rsidRDefault="00543211" w:rsidP="00171855">
      <w:pPr>
        <w:pStyle w:val="ListParagraph"/>
        <w:numPr>
          <w:ilvl w:val="0"/>
          <w:numId w:val="3"/>
        </w:numPr>
      </w:pPr>
      <w:r>
        <w:t xml:space="preserve">Patienter över </w:t>
      </w:r>
      <w:r w:rsidR="00171855">
        <w:t>65 år</w:t>
      </w:r>
    </w:p>
    <w:p w:rsidR="00171855" w:rsidRDefault="00171855" w:rsidP="00171855">
      <w:pPr>
        <w:pStyle w:val="ListParagraph"/>
        <w:numPr>
          <w:ilvl w:val="0"/>
          <w:numId w:val="3"/>
        </w:numPr>
      </w:pPr>
      <w:r>
        <w:t>Inneliggande patienter</w:t>
      </w:r>
    </w:p>
    <w:p w:rsidR="00171855" w:rsidRDefault="00171855" w:rsidP="00171855">
      <w:pPr>
        <w:pStyle w:val="ListParagraph"/>
        <w:numPr>
          <w:ilvl w:val="0"/>
          <w:numId w:val="3"/>
        </w:numPr>
      </w:pPr>
      <w:r>
        <w:t>P-cystatin C bör ersätta p-kreatinin hos patienter med kraftigt avvikande muskelmassa, t.ex. amputerade eller rullstolsbundna, patienter med hemi-/para-/tetraplegi, anorexi och kakexi samt vegetarianer och muskelbyggare</w:t>
      </w:r>
    </w:p>
    <w:p w:rsidR="00A40038" w:rsidRDefault="00171855" w:rsidP="00171855">
      <w:r>
        <w:t>OBS! P-kreatinin/</w:t>
      </w:r>
      <w:r w:rsidR="00B813DE">
        <w:t>P</w:t>
      </w:r>
      <w:r>
        <w:t>-cystatin C inte är ett obligat krav på anamnestiskt njurfriska patienter under 65 år som saknar riskfaktorer för KMN.</w:t>
      </w:r>
    </w:p>
    <w:p w:rsidR="00A40038" w:rsidRDefault="00A40038" w:rsidP="00171855">
      <w:r>
        <w:t>Liksom omnivis så kan användaren skapa egna dosprotokoll som används för att beräkna kontrastmängden som patienten ska få. Det som skiljer eGFR Kalkylatorn från omnivis i detta fall är att endast den information som är relevant för sköterskan presenteras i kontrastrutan. Maxdos ovanför patientens jodkontrastdos som beräknats enligt dosprotokollet. Dessutom så finns som beskrivet ovan riskfaktorer för KMN till höger på skärmen och kontrastdosen halveras automatiskt som beskrivits ovan. Dessutom så kan PVK-storlekar skrivas in under inställningar och då beräknas automatiskt vilken minsta storlek som behövs sättas på patienten enligt beräknad injektionshastighet.</w:t>
      </w:r>
    </w:p>
    <w:p w:rsidR="005C0262" w:rsidRDefault="005C0262" w:rsidP="00171855">
      <w:r>
        <w:t>För barn 15 år och med en vikt upp till 45kg räknas jodkontrastmedel, enligt lokal rutin på hallands sjukhus halmstad, ut med 2mlI/kilo kroppsvikt med omnipaque 350mgI/ml</w:t>
      </w:r>
      <w:r w:rsidR="001C0E75">
        <w:t>.</w:t>
      </w:r>
      <w:r w:rsidR="004753DC">
        <w:t xml:space="preserve"> Injektionstiden är 20sek.</w:t>
      </w:r>
    </w:p>
    <w:p w:rsidR="00EC0938" w:rsidRDefault="00EC0938" w:rsidP="00EC0938">
      <w:pPr>
        <w:pStyle w:val="Heading1"/>
      </w:pPr>
      <w:r>
        <w:t>Gd Kontrastmedel</w:t>
      </w:r>
    </w:p>
    <w:p w:rsidR="00EC0938" w:rsidRPr="00491043" w:rsidRDefault="00EC0938" w:rsidP="00171855">
      <w:r>
        <w:t xml:space="preserve">För injektion av Gd Kontrastmedel gäller i princip samma regler som för injektion av </w:t>
      </w:r>
      <w:r w:rsidRPr="00491043">
        <w:t>Jodkontrastmedel vad gäller risken för KMN</w:t>
      </w:r>
      <w:r w:rsidRPr="00491043">
        <w:fldChar w:fldCharType="begin"/>
      </w:r>
      <w:r w:rsidRPr="00491043">
        <w:instrText xml:space="preserve"> ADDIN EN.CITE &lt;EndNote&gt;&lt;Cite&gt;&lt;Author&gt;kontrastmedel&lt;/Author&gt;&lt;Year&gt; 2011&lt;/Year&gt;&lt;RecNum&gt;1163&lt;/RecNum&gt;&lt;DisplayText&gt;(9)&lt;/DisplayText&gt;&lt;record&gt;&lt;rec-number&gt;1163&lt;/rec-number&gt;&lt;foreign-keys&gt;&lt;key app="EN" db-id="xwredzz219vxfyedd98xe9wqr55rerpw9zs9"&gt;1163&lt;/key&gt;&lt;/foreign-keys&gt;&lt;ref-type name="Web Page"&gt;12&lt;/ref-type&gt;&lt;contributors&gt;&lt;authors&gt;&lt;author&gt;SFBFMs arbetsgrupp för kontrastmedel&lt;/author&gt;&lt;/authors&gt;&lt;/contributors&gt;&lt;titles&gt;&lt;title&gt;REKOMMENDATIONER FÖR KONTRASTMEDEL&amp;#xD;VID MAGNETRESONANSTOMOGRAFI&lt;/title&gt;&lt;/titles&gt;&lt;volume&gt;2012&lt;/volume&gt;&lt;number&gt;09/11&lt;/number&gt;&lt;dates&gt;&lt;year&gt; 2011&lt;/year&gt;&lt;pub-dates&gt;&lt;date&gt;2012-09-14&lt;/date&gt;&lt;/pub-dates&gt;&lt;/dates&gt;&lt;pub-location&gt;http://www.sfbfm.se/sidor/mr-kontrastmedel/&lt;/pub-location&gt;&lt;publisher&gt;Svensk Förening för Bild- och Funktionsmedicin&lt;/publisher&gt;&lt;urls&gt;&lt;/urls&gt;&lt;/record&gt;&lt;/Cite&gt;&lt;/EndNote&gt;</w:instrText>
      </w:r>
      <w:r w:rsidRPr="00491043">
        <w:fldChar w:fldCharType="separate"/>
      </w:r>
      <w:r w:rsidRPr="00491043">
        <w:rPr>
          <w:noProof/>
        </w:rPr>
        <w:t>(</w:t>
      </w:r>
      <w:hyperlink w:anchor="_ENREF_9" w:tooltip="kontrastmedel,  2011 #1163" w:history="1">
        <w:r w:rsidR="00491043" w:rsidRPr="00491043">
          <w:rPr>
            <w:noProof/>
          </w:rPr>
          <w:t>9</w:t>
        </w:r>
      </w:hyperlink>
      <w:r w:rsidRPr="00491043">
        <w:rPr>
          <w:noProof/>
        </w:rPr>
        <w:t>)</w:t>
      </w:r>
      <w:r w:rsidRPr="00491043">
        <w:fldChar w:fldCharType="end"/>
      </w:r>
      <w:r w:rsidRPr="00491043">
        <w:t>.</w:t>
      </w:r>
    </w:p>
    <w:p w:rsidR="00EC0938" w:rsidRPr="00491043" w:rsidRDefault="00491043" w:rsidP="00171855">
      <w:r w:rsidRPr="00491043">
        <w:t>Gdkontrastmedel kan delas in i tre risknivåer, och beroende på i vilken risknivå kontrastmedlet hamnar i så bör man ta hänsyn till olika saker. Dessa grupper är som följer</w:t>
      </w:r>
      <w:r w:rsidRPr="00491043">
        <w:fldChar w:fldCharType="begin"/>
      </w:r>
      <w:r w:rsidRPr="00491043">
        <w:instrText xml:space="preserve"> ADDIN EN.CITE &lt;EndNote&gt;&lt;Cite&gt;&lt;Author&gt;kontrastmedel&lt;/Author&gt;&lt;Year&gt; 2011&lt;/Year&gt;&lt;RecNum&gt;1163&lt;/RecNum&gt;&lt;DisplayText&gt;(9)&lt;/DisplayText&gt;&lt;record&gt;&lt;rec-number&gt;1163&lt;/rec-number&gt;&lt;foreign-keys&gt;&lt;key app="EN" db-id="xwredzz219vxfyedd98xe9wqr55rerpw9zs9"&gt;1163&lt;/key&gt;&lt;/foreign-keys&gt;&lt;ref-type name="Web Page"&gt;12&lt;/ref-type&gt;&lt;contributors&gt;&lt;authors&gt;&lt;author&gt;SFBFMs arbetsgrupp för kontrastmedel&lt;/author&gt;&lt;/authors&gt;&lt;/contributors&gt;&lt;titles&gt;&lt;title&gt;REKOMMENDATIONER FÖR KONTRASTMEDEL&amp;#xD;VID MAGNETRESONANSTOMOGRAFI&lt;/title&gt;&lt;/titles&gt;&lt;volume&gt;2012&lt;/volume&gt;&lt;number&gt;09/11&lt;/number&gt;&lt;dates&gt;&lt;year&gt; 2011&lt;/year&gt;&lt;pub-dates&gt;&lt;date&gt;2012-09-14&lt;/date&gt;&lt;/pub-dates&gt;&lt;/dates&gt;&lt;pub-location&gt;http://www.sfbfm.se/sidor/mr-kontrastmedel/&lt;/pub-location&gt;&lt;publisher&gt;Svensk Förening för Bild- och Funktionsmedicin&lt;/publisher&gt;&lt;urls&gt;&lt;/urls&gt;&lt;/record&gt;&lt;/Cite&gt;&lt;/EndNote&gt;</w:instrText>
      </w:r>
      <w:r w:rsidRPr="00491043">
        <w:fldChar w:fldCharType="separate"/>
      </w:r>
      <w:r w:rsidRPr="00491043">
        <w:rPr>
          <w:noProof/>
        </w:rPr>
        <w:t>(</w:t>
      </w:r>
      <w:hyperlink w:anchor="_ENREF_9" w:tooltip="kontrastmedel,  2011 #1163" w:history="1">
        <w:r w:rsidRPr="00491043">
          <w:rPr>
            <w:noProof/>
          </w:rPr>
          <w:t>9</w:t>
        </w:r>
      </w:hyperlink>
      <w:r w:rsidRPr="00491043">
        <w:rPr>
          <w:noProof/>
        </w:rPr>
        <w:t>)</w:t>
      </w:r>
      <w:r w:rsidRPr="00491043">
        <w:fldChar w:fldCharType="end"/>
      </w:r>
      <w:r w:rsidRPr="00491043">
        <w:t>:</w:t>
      </w:r>
    </w:p>
    <w:p w:rsidR="00491043" w:rsidRPr="00491043" w:rsidRDefault="00FF44FC" w:rsidP="00FF44FC">
      <w:pPr>
        <w:pStyle w:val="Heading2"/>
      </w:pPr>
      <w:r>
        <w:lastRenderedPageBreak/>
        <w:t>Hög risk</w:t>
      </w:r>
    </w:p>
    <w:p w:rsidR="00491043" w:rsidRPr="00491043" w:rsidRDefault="00491043" w:rsidP="00491043">
      <w:pPr>
        <w:pStyle w:val="ListParagraph"/>
        <w:numPr>
          <w:ilvl w:val="0"/>
          <w:numId w:val="12"/>
        </w:numPr>
      </w:pPr>
      <w:r w:rsidRPr="00491043">
        <w:t>Omnisccan (gadodiamid)</w:t>
      </w:r>
    </w:p>
    <w:p w:rsidR="00491043" w:rsidRPr="00491043" w:rsidRDefault="00491043" w:rsidP="00491043">
      <w:pPr>
        <w:pStyle w:val="ListParagraph"/>
        <w:numPr>
          <w:ilvl w:val="0"/>
          <w:numId w:val="12"/>
        </w:numPr>
      </w:pPr>
      <w:r w:rsidRPr="00491043">
        <w:t>Optimark (gadovesetamid)</w:t>
      </w:r>
    </w:p>
    <w:p w:rsidR="00491043" w:rsidRPr="00733BEB" w:rsidRDefault="00491043" w:rsidP="00733BEB">
      <w:pPr>
        <w:pStyle w:val="ListParagraph"/>
        <w:numPr>
          <w:ilvl w:val="0"/>
          <w:numId w:val="12"/>
        </w:numPr>
      </w:pPr>
      <w:r w:rsidRPr="00491043">
        <w:t>Magnevist (gadopentetsyra)</w:t>
      </w:r>
    </w:p>
    <w:p w:rsidR="00491043" w:rsidRPr="00491043" w:rsidRDefault="00491043" w:rsidP="00491043">
      <w:pPr>
        <w:autoSpaceDE w:val="0"/>
        <w:autoSpaceDN w:val="0"/>
        <w:adjustRightInd w:val="0"/>
        <w:spacing w:after="0" w:line="240" w:lineRule="auto"/>
        <w:rPr>
          <w:rFonts w:cs="TimesNewRomanPSMT"/>
        </w:rPr>
      </w:pPr>
    </w:p>
    <w:p w:rsidR="00491043" w:rsidRPr="00491043" w:rsidRDefault="00491043" w:rsidP="00FF44FC">
      <w:pPr>
        <w:pStyle w:val="Heading2"/>
      </w:pPr>
      <w:r w:rsidRPr="00491043">
        <w:t>Medelhög</w:t>
      </w:r>
      <w:r w:rsidR="00FF44FC">
        <w:t xml:space="preserve"> risk</w:t>
      </w:r>
    </w:p>
    <w:p w:rsidR="00491043" w:rsidRPr="00FF44FC" w:rsidRDefault="00491043" w:rsidP="00491043">
      <w:pPr>
        <w:pStyle w:val="ListParagraph"/>
        <w:numPr>
          <w:ilvl w:val="0"/>
          <w:numId w:val="14"/>
        </w:numPr>
        <w:autoSpaceDE w:val="0"/>
        <w:autoSpaceDN w:val="0"/>
        <w:adjustRightInd w:val="0"/>
        <w:spacing w:after="0" w:line="240" w:lineRule="auto"/>
        <w:rPr>
          <w:rFonts w:cs="TimesNewRomanPSMT"/>
        </w:rPr>
      </w:pPr>
      <w:r w:rsidRPr="00FF44FC">
        <w:rPr>
          <w:rFonts w:cs="TimesNewRomanPSMT"/>
        </w:rPr>
        <w:t>MultiHance (gadobensyra)</w:t>
      </w:r>
    </w:p>
    <w:p w:rsidR="00491043" w:rsidRPr="00FF44FC" w:rsidRDefault="00491043" w:rsidP="00491043">
      <w:pPr>
        <w:pStyle w:val="ListParagraph"/>
        <w:numPr>
          <w:ilvl w:val="0"/>
          <w:numId w:val="14"/>
        </w:numPr>
        <w:autoSpaceDE w:val="0"/>
        <w:autoSpaceDN w:val="0"/>
        <w:adjustRightInd w:val="0"/>
        <w:spacing w:after="0" w:line="240" w:lineRule="auto"/>
        <w:rPr>
          <w:rFonts w:cs="TimesNewRomanPSMT"/>
        </w:rPr>
      </w:pPr>
      <w:r w:rsidRPr="00FF44FC">
        <w:rPr>
          <w:rFonts w:cs="TimesNewRomanPSMT"/>
        </w:rPr>
        <w:t>Primovist (gadoxetinsyra)</w:t>
      </w:r>
    </w:p>
    <w:p w:rsidR="00491043" w:rsidRPr="00FF44FC" w:rsidRDefault="00491043" w:rsidP="00491043">
      <w:pPr>
        <w:pStyle w:val="ListParagraph"/>
        <w:numPr>
          <w:ilvl w:val="0"/>
          <w:numId w:val="14"/>
        </w:numPr>
        <w:autoSpaceDE w:val="0"/>
        <w:autoSpaceDN w:val="0"/>
        <w:adjustRightInd w:val="0"/>
        <w:spacing w:after="0" w:line="240" w:lineRule="auto"/>
        <w:rPr>
          <w:rFonts w:cs="TimesNewRomanPSMT"/>
        </w:rPr>
      </w:pPr>
      <w:r w:rsidRPr="00FF44FC">
        <w:rPr>
          <w:rFonts w:cs="TimesNewRomanPSMT"/>
        </w:rPr>
        <w:t>Ablavar/Vasovist (gadofosveset), fn ej tillgängligt i Sverige</w:t>
      </w:r>
    </w:p>
    <w:p w:rsidR="00A97EA1" w:rsidRPr="00FF44FC" w:rsidRDefault="00A97EA1"/>
    <w:p w:rsidR="00FF44FC" w:rsidRPr="00FF44FC" w:rsidRDefault="00FF44FC" w:rsidP="00FF44FC">
      <w:pPr>
        <w:pStyle w:val="Heading2"/>
      </w:pPr>
      <w:r w:rsidRPr="00FF44FC">
        <w:t>Låg Risk</w:t>
      </w:r>
    </w:p>
    <w:p w:rsidR="00FF44FC" w:rsidRPr="00FF44FC" w:rsidRDefault="00FF44FC" w:rsidP="00FF44FC">
      <w:pPr>
        <w:pStyle w:val="ListParagraph"/>
        <w:numPr>
          <w:ilvl w:val="0"/>
          <w:numId w:val="15"/>
        </w:numPr>
        <w:autoSpaceDE w:val="0"/>
        <w:autoSpaceDN w:val="0"/>
        <w:adjustRightInd w:val="0"/>
        <w:spacing w:after="0" w:line="240" w:lineRule="auto"/>
        <w:rPr>
          <w:rFonts w:cs="TimesNewRomanPSMT"/>
        </w:rPr>
      </w:pPr>
      <w:r w:rsidRPr="00FF44FC">
        <w:rPr>
          <w:rFonts w:cs="TimesNewRomanPSMT"/>
        </w:rPr>
        <w:t>Gadovist (gadobutrol)</w:t>
      </w:r>
    </w:p>
    <w:p w:rsidR="00FF44FC" w:rsidRPr="00FF44FC" w:rsidRDefault="00FF44FC" w:rsidP="00FF44FC">
      <w:pPr>
        <w:pStyle w:val="ListParagraph"/>
        <w:numPr>
          <w:ilvl w:val="0"/>
          <w:numId w:val="15"/>
        </w:numPr>
        <w:autoSpaceDE w:val="0"/>
        <w:autoSpaceDN w:val="0"/>
        <w:adjustRightInd w:val="0"/>
        <w:spacing w:after="0" w:line="240" w:lineRule="auto"/>
        <w:rPr>
          <w:rFonts w:cs="TimesNewRomanPSMT"/>
        </w:rPr>
      </w:pPr>
      <w:r w:rsidRPr="00FF44FC">
        <w:rPr>
          <w:rFonts w:cs="TimesNewRomanPSMT"/>
        </w:rPr>
        <w:t>ProHance (gadoteridol)</w:t>
      </w:r>
    </w:p>
    <w:p w:rsidR="00FF44FC" w:rsidRDefault="00FF44FC" w:rsidP="00FF44FC">
      <w:pPr>
        <w:pStyle w:val="ListParagraph"/>
        <w:numPr>
          <w:ilvl w:val="0"/>
          <w:numId w:val="15"/>
        </w:numPr>
      </w:pPr>
      <w:r w:rsidRPr="00FF44FC">
        <w:rPr>
          <w:rFonts w:cs="TimesNewRomanPSMT"/>
        </w:rPr>
        <w:t>Dotarem (gadotersyra)</w:t>
      </w:r>
      <w:r w:rsidRPr="00FF44FC">
        <w:t xml:space="preserve"> </w:t>
      </w:r>
    </w:p>
    <w:p w:rsidR="00FE62A4" w:rsidRPr="00FF44FC" w:rsidRDefault="00FF44FC" w:rsidP="00FF44FC">
      <w:r>
        <w:t>För mer information om vad som rekommenderas, läs artikeln.</w:t>
      </w:r>
      <w:r w:rsidR="00FE62A4" w:rsidRPr="00FF44FC">
        <w:br w:type="page"/>
      </w:r>
    </w:p>
    <w:p w:rsidR="00CC2538" w:rsidRDefault="00FE62A4" w:rsidP="00FE62A4">
      <w:pPr>
        <w:pStyle w:val="Title"/>
      </w:pPr>
      <w:r>
        <w:lastRenderedPageBreak/>
        <w:t>Appendix</w:t>
      </w:r>
    </w:p>
    <w:p w:rsidR="007C0E05" w:rsidRDefault="007C0E05" w:rsidP="00FE62A4">
      <w:pPr>
        <w:pStyle w:val="Heading1"/>
      </w:pPr>
      <w:r>
        <w:t>De olika formlerna för beräkning av GFR.</w:t>
      </w:r>
    </w:p>
    <w:p w:rsidR="00C6632B" w:rsidRDefault="001E697F">
      <w:r>
        <w:t>Beräkningar</w:t>
      </w:r>
      <w:r w:rsidR="009E3BA0">
        <w:t>:</w:t>
      </w:r>
    </w:p>
    <w:p w:rsidR="004F389A" w:rsidRDefault="009E3491">
      <w:r>
        <w:t>ln = naturliga logaritmen</w:t>
      </w:r>
      <w:r w:rsidR="004F389A">
        <w:br/>
        <w:t>e = basen av den naturliga logaritmen</w:t>
      </w:r>
    </w:p>
    <w:p w:rsidR="00CC06F2" w:rsidRDefault="00CC06F2" w:rsidP="008550FF">
      <w:pPr>
        <w:pStyle w:val="Heading2"/>
      </w:pPr>
      <w:r>
        <w:t>Absolut eGFR</w:t>
      </w:r>
      <w:r w:rsidR="00FE62A4">
        <w:fldChar w:fldCharType="begin">
          <w:fldData xml:space="preserve">PEVuZE5vdGU+PENpdGU+PEF1dGhvcj5OeW1hbjwvQXV0aG9yPjxZZWFyPjIwMDY8L1llYXI+PFJl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</w:fldData>
        </w:fldChar>
      </w:r>
      <w:r w:rsidR="00FE62A4">
        <w:instrText xml:space="preserve"> ADDIN EN.CITE </w:instrText>
      </w:r>
      <w:r w:rsidR="00FE62A4">
        <w:fldChar w:fldCharType="begin">
          <w:fldData xml:space="preserve">PEVuZE5vdGU+PENpdGU+PEF1dGhvcj5OeW1hbjwvQXV0aG9yPjxZZWFyPjIwMDY8L1llYXI+PFJl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</w:fldData>
        </w:fldChar>
      </w:r>
      <w:r w:rsidR="00FE62A4">
        <w:instrText xml:space="preserve"> ADDIN EN.CITE.DATA </w:instrText>
      </w:r>
      <w:r w:rsidR="00FE62A4">
        <w:fldChar w:fldCharType="end"/>
      </w:r>
      <w:r w:rsidR="00FE62A4">
        <w:fldChar w:fldCharType="separate"/>
      </w:r>
      <w:r w:rsidR="00FE62A4">
        <w:rPr>
          <w:noProof/>
        </w:rPr>
        <w:t>(</w:t>
      </w:r>
      <w:hyperlink w:anchor="_ENREF_3" w:tooltip="Nyman, 2006 #1130" w:history="1">
        <w:r w:rsidR="00491043">
          <w:rPr>
            <w:noProof/>
          </w:rPr>
          <w:t>3</w:t>
        </w:r>
      </w:hyperlink>
      <w:r w:rsidR="00FE62A4">
        <w:rPr>
          <w:noProof/>
        </w:rPr>
        <w:t>)</w:t>
      </w:r>
      <w:r w:rsidR="00FE62A4">
        <w:fldChar w:fldCharType="end"/>
      </w:r>
      <w:r>
        <w:t>:</w:t>
      </w:r>
    </w:p>
    <w:p w:rsidR="00CC06F2" w:rsidRDefault="00CC06F2">
      <w:r w:rsidRPr="008550FF">
        <w:rPr>
          <w:rStyle w:val="Heading3Char"/>
        </w:rPr>
        <w:t>Lund-Malmö ekvationen</w:t>
      </w:r>
      <w:r>
        <w:br/>
        <w:t>e</w:t>
      </w:r>
      <w:r w:rsidR="003A40DC" w:rsidRPr="003A40DC">
        <w:rPr>
          <w:vertAlign w:val="superscript"/>
        </w:rPr>
        <w:t>X</w:t>
      </w:r>
      <w:r w:rsidRPr="00C01E7C">
        <w:rPr>
          <w:vertAlign w:val="superscript"/>
        </w:rPr>
        <w:t>-(0.0128 * ålder) + (0.378 * ln(ålder)) +( 1.10 * ln(LBM))</w:t>
      </w:r>
      <w:r>
        <w:br/>
      </w:r>
      <w:r w:rsidR="003A40DC">
        <w:t>X</w:t>
      </w:r>
      <w:r w:rsidR="00CF0035">
        <w:t xml:space="preserve"> =</w:t>
      </w:r>
      <w:r w:rsidR="00CF0035" w:rsidRPr="00CF0035">
        <w:t xml:space="preserve"> </w:t>
      </w:r>
      <w:r w:rsidRPr="00CF0035">
        <w:t>(-0.0111 * pKrea)</w:t>
      </w:r>
      <w:r>
        <w:tab/>
      </w:r>
      <w:r w:rsidR="00C01E7C">
        <w:tab/>
      </w:r>
      <w:r w:rsidR="00CF0035">
        <w:tab/>
      </w:r>
      <w:r>
        <w:t xml:space="preserve">(om pKrea &lt; 150 </w:t>
      </w:r>
      <w:r w:rsidRPr="005D5648">
        <w:t>µ</w:t>
      </w:r>
      <w:r>
        <w:t>mol/l)</w:t>
      </w:r>
      <w:r>
        <w:br/>
      </w:r>
      <w:r w:rsidR="00A54F02">
        <w:t>X =</w:t>
      </w:r>
      <w:r w:rsidR="00A54F02" w:rsidRPr="00A54F02">
        <w:t xml:space="preserve"> </w:t>
      </w:r>
      <w:r w:rsidRPr="00A54F02">
        <w:t>3.55 + (0.0004 * pKrea) – (1.07 * ln(pKrea))</w:t>
      </w:r>
      <w:r>
        <w:tab/>
        <w:t xml:space="preserve">(om pKrea &gt;= 150 </w:t>
      </w:r>
      <w:r w:rsidRPr="005D5648">
        <w:t>µ</w:t>
      </w:r>
      <w:r>
        <w:t>mol/l)</w:t>
      </w:r>
    </w:p>
    <w:p w:rsidR="004023F8" w:rsidRDefault="004023F8" w:rsidP="008550FF">
      <w:pPr>
        <w:pStyle w:val="Heading2"/>
      </w:pPr>
      <w:r>
        <w:t xml:space="preserve">Relativt </w:t>
      </w:r>
      <w:r w:rsidR="00C02B4F">
        <w:t>e</w:t>
      </w:r>
      <w:r>
        <w:t>GFR:</w:t>
      </w:r>
    </w:p>
    <w:p w:rsidR="005620B5" w:rsidRDefault="005620B5" w:rsidP="008550FF">
      <w:pPr>
        <w:pStyle w:val="Heading3"/>
      </w:pPr>
      <w:r>
        <w:t xml:space="preserve">Lund-Malmö </w:t>
      </w:r>
      <w:r w:rsidR="0014069A">
        <w:t>ekvationen utan kroppsviktsmätning(LM)</w:t>
      </w:r>
      <w:r w:rsidR="001E697F">
        <w:fldChar w:fldCharType="begin">
          <w:fldData xml:space="preserve">PEVuZE5vdGU+PENpdGU+PEF1dGhvcj5Cam9yazwvQXV0aG9yPjxZZWFyPjIwMDc8L1llYXI+PFJl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</w:fldData>
        </w:fldChar>
      </w:r>
      <w:r w:rsidR="004F59DB">
        <w:instrText xml:space="preserve"> ADDIN EN.CITE </w:instrText>
      </w:r>
      <w:r w:rsidR="004F59DB">
        <w:fldChar w:fldCharType="begin">
          <w:fldData xml:space="preserve">PEVuZE5vdGU+PENpdGU+PEF1dGhvcj5Cam9yazwvQXV0aG9yPjxZZWFyPjIwMDc8L1llYXI+PFJl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</w:fldData>
        </w:fldChar>
      </w:r>
      <w:r w:rsidR="004F59DB">
        <w:instrText xml:space="preserve"> ADDIN EN.CITE.DATA </w:instrText>
      </w:r>
      <w:r w:rsidR="004F59DB">
        <w:fldChar w:fldCharType="end"/>
      </w:r>
      <w:r w:rsidR="001E697F">
        <w:fldChar w:fldCharType="separate"/>
      </w:r>
      <w:r w:rsidR="004F59DB">
        <w:rPr>
          <w:noProof/>
        </w:rPr>
        <w:t>(</w:t>
      </w:r>
      <w:hyperlink w:anchor="_ENREF_4" w:tooltip="Bjork, 2007 #1102" w:history="1">
        <w:r w:rsidR="00491043">
          <w:rPr>
            <w:noProof/>
          </w:rPr>
          <w:t>4</w:t>
        </w:r>
      </w:hyperlink>
      <w:r w:rsidR="004F59DB">
        <w:rPr>
          <w:noProof/>
        </w:rPr>
        <w:t>)</w:t>
      </w:r>
      <w:r w:rsidR="001E697F">
        <w:fldChar w:fldCharType="end"/>
      </w:r>
    </w:p>
    <w:p w:rsidR="009E3BA0" w:rsidRDefault="009E3BA0">
      <w:r>
        <w:t>Den baseras på P-kreatinin, ålder och kön.</w:t>
      </w:r>
    </w:p>
    <w:p w:rsidR="00E5094A" w:rsidRDefault="009E3BA0">
      <w:r>
        <w:t>e</w:t>
      </w:r>
      <w:r w:rsidRPr="009575F9">
        <w:rPr>
          <w:vertAlign w:val="superscript"/>
        </w:rPr>
        <w:t xml:space="preserve">X – </w:t>
      </w:r>
      <w:r w:rsidR="009575F9" w:rsidRPr="009575F9">
        <w:rPr>
          <w:vertAlign w:val="superscript"/>
        </w:rPr>
        <w:t>(</w:t>
      </w:r>
      <w:r w:rsidRPr="009575F9">
        <w:rPr>
          <w:vertAlign w:val="superscript"/>
        </w:rPr>
        <w:t>0.0124 * ålder</w:t>
      </w:r>
      <w:r w:rsidR="009575F9" w:rsidRPr="009575F9">
        <w:rPr>
          <w:vertAlign w:val="superscript"/>
        </w:rPr>
        <w:t>)</w:t>
      </w:r>
      <w:r w:rsidRPr="009575F9">
        <w:rPr>
          <w:vertAlign w:val="superscript"/>
        </w:rPr>
        <w:t xml:space="preserve"> + </w:t>
      </w:r>
      <w:r w:rsidR="009575F9" w:rsidRPr="009575F9">
        <w:rPr>
          <w:vertAlign w:val="superscript"/>
        </w:rPr>
        <w:t>(</w:t>
      </w:r>
      <w:r w:rsidRPr="009575F9">
        <w:rPr>
          <w:vertAlign w:val="superscript"/>
        </w:rPr>
        <w:t xml:space="preserve">0.339 * </w:t>
      </w:r>
      <w:r w:rsidR="00E5094A" w:rsidRPr="009575F9">
        <w:rPr>
          <w:vertAlign w:val="superscript"/>
        </w:rPr>
        <w:t>ln(ålder)</w:t>
      </w:r>
      <w:r w:rsidR="009575F9" w:rsidRPr="009575F9">
        <w:rPr>
          <w:vertAlign w:val="superscript"/>
        </w:rPr>
        <w:t>)</w:t>
      </w:r>
      <w:r w:rsidR="00E5094A" w:rsidRPr="009575F9">
        <w:rPr>
          <w:vertAlign w:val="superscript"/>
        </w:rPr>
        <w:t xml:space="preserve"> ( - 0.226 om kvinna)</w:t>
      </w:r>
      <w:r w:rsidR="00E5094A">
        <w:br/>
        <w:t xml:space="preserve">X = 4.62 – </w:t>
      </w:r>
      <w:r w:rsidR="009575F9">
        <w:t>(</w:t>
      </w:r>
      <w:r w:rsidR="00E5094A">
        <w:t>0.0112 * pKrea</w:t>
      </w:r>
      <w:r w:rsidR="009575F9">
        <w:t>)</w:t>
      </w:r>
      <w:r w:rsidR="00E5094A">
        <w:tab/>
      </w:r>
      <w:r w:rsidR="00E5094A">
        <w:tab/>
      </w:r>
      <w:r w:rsidR="009575F9">
        <w:tab/>
      </w:r>
      <w:r w:rsidR="00E5094A">
        <w:t xml:space="preserve">(om pKrea &lt; 150 </w:t>
      </w:r>
      <w:r w:rsidR="00E5094A" w:rsidRPr="005D5648">
        <w:t>µ</w:t>
      </w:r>
      <w:r w:rsidR="00E5094A">
        <w:t>mol/l)</w:t>
      </w:r>
      <w:r w:rsidR="00E5094A">
        <w:br/>
        <w:t xml:space="preserve">X = 8.17 + </w:t>
      </w:r>
      <w:r w:rsidR="009575F9">
        <w:t>(</w:t>
      </w:r>
      <w:r w:rsidR="00E5094A">
        <w:t>0.0005 * pKrea</w:t>
      </w:r>
      <w:r w:rsidR="009575F9">
        <w:t>)</w:t>
      </w:r>
      <w:r w:rsidR="00E5094A">
        <w:t xml:space="preserve"> – </w:t>
      </w:r>
      <w:r w:rsidR="009575F9">
        <w:t>(</w:t>
      </w:r>
      <w:r w:rsidR="00E5094A">
        <w:t>1.07 * ln(pKrea)</w:t>
      </w:r>
      <w:r w:rsidR="009575F9">
        <w:t>)</w:t>
      </w:r>
      <w:r w:rsidR="00E5094A">
        <w:tab/>
        <w:t xml:space="preserve">(om pKrea &gt;= 150 </w:t>
      </w:r>
      <w:r w:rsidR="00E5094A" w:rsidRPr="005D5648">
        <w:t>µ</w:t>
      </w:r>
      <w:r w:rsidR="00E5094A">
        <w:t>mol/l)</w:t>
      </w:r>
    </w:p>
    <w:p w:rsidR="007C0E05" w:rsidRDefault="007C0E05" w:rsidP="008550FF">
      <w:pPr>
        <w:pStyle w:val="Heading3"/>
      </w:pPr>
      <w:r>
        <w:t xml:space="preserve">Lund-Malmö </w:t>
      </w:r>
      <w:r w:rsidR="005620B5">
        <w:t>ekvationen med Lean Body Mass</w:t>
      </w:r>
      <w:r>
        <w:t>(LM</w:t>
      </w:r>
      <w:r w:rsidR="000A1189" w:rsidRPr="000A1189">
        <w:rPr>
          <w:vertAlign w:val="subscript"/>
        </w:rPr>
        <w:t>LBM</w:t>
      </w:r>
      <w:r>
        <w:t>)</w:t>
      </w:r>
      <w:r w:rsidR="001E697F">
        <w:fldChar w:fldCharType="begin">
          <w:fldData xml:space="preserve">PEVuZE5vdGU+PENpdGU+PEF1dGhvcj5Cam9yazwvQXV0aG9yPjxZZWFyPjIwMDc8L1llYXI+PFJl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</w:fldData>
        </w:fldChar>
      </w:r>
      <w:r w:rsidR="004F59DB">
        <w:instrText xml:space="preserve"> ADDIN EN.CITE </w:instrText>
      </w:r>
      <w:r w:rsidR="004F59DB">
        <w:fldChar w:fldCharType="begin">
          <w:fldData xml:space="preserve">PEVuZE5vdGU+PENpdGU+PEF1dGhvcj5Cam9yazwvQXV0aG9yPjxZZWFyPjIwMDc8L1llYXI+PFJl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</w:fldData>
        </w:fldChar>
      </w:r>
      <w:r w:rsidR="004F59DB">
        <w:instrText xml:space="preserve"> ADDIN EN.CITE.DATA </w:instrText>
      </w:r>
      <w:r w:rsidR="004F59DB">
        <w:fldChar w:fldCharType="end"/>
      </w:r>
      <w:r w:rsidR="001E697F">
        <w:fldChar w:fldCharType="separate"/>
      </w:r>
      <w:r w:rsidR="004F59DB">
        <w:rPr>
          <w:noProof/>
        </w:rPr>
        <w:t>(</w:t>
      </w:r>
      <w:hyperlink w:anchor="_ENREF_4" w:tooltip="Bjork, 2007 #1102" w:history="1">
        <w:r w:rsidR="00491043">
          <w:rPr>
            <w:noProof/>
          </w:rPr>
          <w:t>4</w:t>
        </w:r>
      </w:hyperlink>
      <w:r w:rsidR="004F59DB">
        <w:rPr>
          <w:noProof/>
        </w:rPr>
        <w:t>)</w:t>
      </w:r>
      <w:r w:rsidR="001E697F">
        <w:fldChar w:fldCharType="end"/>
      </w:r>
    </w:p>
    <w:p w:rsidR="00C6632B" w:rsidRDefault="007C0E05">
      <w:r>
        <w:t xml:space="preserve">Den baseras på P-kreatinin (pKrea), ålder </w:t>
      </w:r>
      <w:r w:rsidR="00C6632B">
        <w:t>och</w:t>
      </w:r>
      <w:r>
        <w:t xml:space="preserve"> Lean Body Mass</w:t>
      </w:r>
      <w:r w:rsidR="009E3BA0">
        <w:t xml:space="preserve"> enligt James</w:t>
      </w:r>
      <w:r w:rsidR="00373D8E">
        <w:t>.</w:t>
      </w:r>
    </w:p>
    <w:p w:rsidR="005D5648" w:rsidRDefault="00A71500">
      <w:r>
        <w:t>e</w:t>
      </w:r>
      <w:r w:rsidR="007C0E05">
        <w:t>GFR i ml/min/1.73m</w:t>
      </w:r>
      <w:r w:rsidR="007C0E05" w:rsidRPr="007C0E05">
        <w:rPr>
          <w:vertAlign w:val="superscript"/>
        </w:rPr>
        <w:t>2</w:t>
      </w:r>
      <w:r w:rsidR="007C0E05">
        <w:t xml:space="preserve"> = e</w:t>
      </w:r>
      <w:r w:rsidR="00373D8E" w:rsidRPr="00373D8E">
        <w:rPr>
          <w:vertAlign w:val="superscript"/>
        </w:rPr>
        <w:t xml:space="preserve">X – </w:t>
      </w:r>
      <w:r w:rsidR="00373D8E">
        <w:rPr>
          <w:vertAlign w:val="superscript"/>
        </w:rPr>
        <w:t>(</w:t>
      </w:r>
      <w:r w:rsidR="00373D8E" w:rsidRPr="00373D8E">
        <w:rPr>
          <w:vertAlign w:val="superscript"/>
        </w:rPr>
        <w:t>0.00587 * ålder</w:t>
      </w:r>
      <w:r w:rsidR="00373D8E">
        <w:rPr>
          <w:vertAlign w:val="superscript"/>
        </w:rPr>
        <w:t>)</w:t>
      </w:r>
      <w:r w:rsidR="00373D8E" w:rsidRPr="00373D8E">
        <w:rPr>
          <w:vertAlign w:val="superscript"/>
        </w:rPr>
        <w:t xml:space="preserve"> + </w:t>
      </w:r>
      <w:r w:rsidR="00373D8E">
        <w:rPr>
          <w:vertAlign w:val="superscript"/>
        </w:rPr>
        <w:t>(</w:t>
      </w:r>
      <w:r w:rsidR="00373D8E" w:rsidRPr="00373D8E">
        <w:rPr>
          <w:vertAlign w:val="superscript"/>
        </w:rPr>
        <w:t>0.00977 * Lean Body Mass</w:t>
      </w:r>
      <w:r w:rsidR="00373D8E">
        <w:rPr>
          <w:vertAlign w:val="superscript"/>
        </w:rPr>
        <w:t>)</w:t>
      </w:r>
      <w:r w:rsidR="00C6632B">
        <w:br/>
      </w:r>
      <w:r w:rsidR="005D5648">
        <w:t xml:space="preserve">X = 4.95 – </w:t>
      </w:r>
      <w:r w:rsidR="00E90AEA">
        <w:t>(</w:t>
      </w:r>
      <w:r w:rsidR="005D5648">
        <w:t xml:space="preserve">0.0110 * </w:t>
      </w:r>
      <w:r w:rsidR="00B31881">
        <w:t>pK</w:t>
      </w:r>
      <w:r w:rsidR="005D5648">
        <w:t>rea</w:t>
      </w:r>
      <w:r w:rsidR="00E90AEA">
        <w:t>)</w:t>
      </w:r>
      <w:r w:rsidR="005D5648">
        <w:tab/>
      </w:r>
      <w:r w:rsidR="005D5648">
        <w:tab/>
      </w:r>
      <w:r w:rsidR="009575F9">
        <w:tab/>
      </w:r>
      <w:r w:rsidR="005D5648">
        <w:t xml:space="preserve">(om pKrea &lt; 150 </w:t>
      </w:r>
      <w:r w:rsidR="005D5648" w:rsidRPr="005D5648">
        <w:t>µ</w:t>
      </w:r>
      <w:r w:rsidR="00C6632B">
        <w:t>mol/l)</w:t>
      </w:r>
      <w:r w:rsidR="00C6632B">
        <w:br/>
      </w:r>
      <w:r w:rsidR="005D5648">
        <w:t xml:space="preserve">X = 8.58 + </w:t>
      </w:r>
      <w:r w:rsidR="00E90AEA">
        <w:t>(</w:t>
      </w:r>
      <w:r w:rsidR="005D5648">
        <w:t>0.0005 * pKrea</w:t>
      </w:r>
      <w:r w:rsidR="00E90AEA">
        <w:t>)</w:t>
      </w:r>
      <w:r w:rsidR="005D5648">
        <w:t xml:space="preserve"> – </w:t>
      </w:r>
      <w:r w:rsidR="00E90AEA">
        <w:t>(</w:t>
      </w:r>
      <w:r w:rsidR="005D5648">
        <w:t>1</w:t>
      </w:r>
      <w:r w:rsidR="00E90AEA">
        <w:t>.</w:t>
      </w:r>
      <w:r w:rsidR="005D5648">
        <w:t>08 * ln(pKr)</w:t>
      </w:r>
      <w:r w:rsidR="00E90AEA">
        <w:t>)</w:t>
      </w:r>
      <w:r w:rsidR="009575F9">
        <w:tab/>
      </w:r>
      <w:r w:rsidR="005D5648">
        <w:t>(om pKrea &gt;= 150</w:t>
      </w:r>
      <w:r w:rsidR="005D5648" w:rsidRPr="005D5648">
        <w:t xml:space="preserve"> µ</w:t>
      </w:r>
      <w:r w:rsidR="005D5648">
        <w:t>mol/l)</w:t>
      </w:r>
    </w:p>
    <w:p w:rsidR="00BF556A" w:rsidRDefault="00366D0E">
      <w:r>
        <w:t>Modifieringar behövs för patienter med dessa värden:</w:t>
      </w:r>
      <w:r>
        <w:br/>
        <w:t>BMI &lt; 20kg/m</w:t>
      </w:r>
      <w:r w:rsidRPr="00366D0E">
        <w:rPr>
          <w:vertAlign w:val="superscript"/>
        </w:rPr>
        <w:t>2</w:t>
      </w:r>
      <w:r>
        <w:t xml:space="preserve"> hos män: LM</w:t>
      </w:r>
      <w:r w:rsidRPr="00366D0E">
        <w:rPr>
          <w:vertAlign w:val="subscript"/>
        </w:rPr>
        <w:t>LBM</w:t>
      </w:r>
      <w:r>
        <w:t xml:space="preserve"> formulan var mer exakt för patienter i denna kategori.</w:t>
      </w:r>
      <w:r>
        <w:br/>
      </w:r>
      <w:r w:rsidR="00067267">
        <w:t>BMI &gt;=30kg/m</w:t>
      </w:r>
      <w:r w:rsidR="00067267" w:rsidRPr="00067267">
        <w:rPr>
          <w:vertAlign w:val="superscript"/>
        </w:rPr>
        <w:t>2</w:t>
      </w:r>
      <w:r w:rsidR="00067267">
        <w:t xml:space="preserve"> hos män: LM</w:t>
      </w:r>
      <w:r w:rsidR="00067267" w:rsidRPr="00067267">
        <w:rPr>
          <w:vertAlign w:val="subscript"/>
        </w:rPr>
        <w:t>LBM</w:t>
      </w:r>
      <w:r w:rsidR="00067267">
        <w:t xml:space="preserve"> formulan var mer exakt för patienter i denna kategori.</w:t>
      </w:r>
      <w:r w:rsidR="00067267">
        <w:fldChar w:fldCharType="begin">
          <w:fldData xml:space="preserve">PEVuZE5vdGU+PENpdGU+PEF1dGhvcj5Cam9yazwvQXV0aG9yPjxZZWFyPjIwMDc8L1llYXI+PFJl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</w:fldData>
        </w:fldChar>
      </w:r>
      <w:r w:rsidR="004F59DB">
        <w:instrText xml:space="preserve"> ADDIN EN.CITE </w:instrText>
      </w:r>
      <w:r w:rsidR="004F59DB">
        <w:fldChar w:fldCharType="begin">
          <w:fldData xml:space="preserve">PEVuZE5vdGU+PENpdGU+PEF1dGhvcj5Cam9yazwvQXV0aG9yPjxZZWFyPjIwMDc8L1llYXI+PFJl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</w:fldData>
        </w:fldChar>
      </w:r>
      <w:r w:rsidR="004F59DB">
        <w:instrText xml:space="preserve"> ADDIN EN.CITE.DATA </w:instrText>
      </w:r>
      <w:r w:rsidR="004F59DB">
        <w:fldChar w:fldCharType="end"/>
      </w:r>
      <w:r w:rsidR="00067267">
        <w:fldChar w:fldCharType="separate"/>
      </w:r>
      <w:r w:rsidR="004F59DB">
        <w:rPr>
          <w:noProof/>
        </w:rPr>
        <w:t>(</w:t>
      </w:r>
      <w:hyperlink w:anchor="_ENREF_4" w:tooltip="Bjork, 2007 #1102" w:history="1">
        <w:r w:rsidR="00491043">
          <w:rPr>
            <w:noProof/>
          </w:rPr>
          <w:t>4</w:t>
        </w:r>
      </w:hyperlink>
      <w:r w:rsidR="004F59DB">
        <w:rPr>
          <w:noProof/>
        </w:rPr>
        <w:t>)</w:t>
      </w:r>
      <w:r w:rsidR="00067267">
        <w:fldChar w:fldCharType="end"/>
      </w:r>
      <w:r w:rsidR="00C668B2">
        <w:br/>
        <w:t>Barn (</w:t>
      </w:r>
      <w:r w:rsidR="006861D4">
        <w:t>0.3-17</w:t>
      </w:r>
      <w:r w:rsidR="00BF556A">
        <w:t xml:space="preserve">år): </w:t>
      </w:r>
      <w:r w:rsidR="006861D4">
        <w:t>LM var lite mer träffsäker än LM</w:t>
      </w:r>
      <w:r w:rsidR="006861D4" w:rsidRPr="00F038A9">
        <w:rPr>
          <w:vertAlign w:val="subscript"/>
        </w:rPr>
        <w:t>LBM</w:t>
      </w:r>
      <w:r w:rsidR="00F038A9">
        <w:t>.</w:t>
      </w:r>
      <w:r w:rsidR="00F038A9">
        <w:fldChar w:fldCharType="begin">
          <w:fldData xml:space="preserve">PEVuZE5vdGU+PENpdGU+PEF1dGhvcj5OeW1hbjwvQXV0aG9yPjxZZWFyPjIwMDg8L1llYXI+PFJl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</w:fldData>
        </w:fldChar>
      </w:r>
      <w:r w:rsidR="004F59DB">
        <w:instrText xml:space="preserve"> ADDIN EN.CITE </w:instrText>
      </w:r>
      <w:r w:rsidR="004F59DB">
        <w:fldChar w:fldCharType="begin">
          <w:fldData xml:space="preserve">PEVuZE5vdGU+PENpdGU+PEF1dGhvcj5OeW1hbjwvQXV0aG9yPjxZZWFyPjIwMDg8L1llYXI+PFJl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</w:fldData>
        </w:fldChar>
      </w:r>
      <w:r w:rsidR="004F59DB">
        <w:instrText xml:space="preserve"> ADDIN EN.CITE.DATA </w:instrText>
      </w:r>
      <w:r w:rsidR="004F59DB">
        <w:fldChar w:fldCharType="end"/>
      </w:r>
      <w:r w:rsidR="00F038A9">
        <w:fldChar w:fldCharType="separate"/>
      </w:r>
      <w:r w:rsidR="004F59DB">
        <w:rPr>
          <w:noProof/>
        </w:rPr>
        <w:t>(</w:t>
      </w:r>
      <w:hyperlink w:anchor="_ENREF_1" w:tooltip="Nyman, 2008 #1099" w:history="1">
        <w:r w:rsidR="00491043">
          <w:rPr>
            <w:noProof/>
          </w:rPr>
          <w:t>1</w:t>
        </w:r>
      </w:hyperlink>
      <w:r w:rsidR="004F59DB">
        <w:rPr>
          <w:noProof/>
        </w:rPr>
        <w:t>)</w:t>
      </w:r>
      <w:r w:rsidR="00F038A9">
        <w:fldChar w:fldCharType="end"/>
      </w:r>
    </w:p>
    <w:p w:rsidR="000C70F5" w:rsidRPr="008550FF" w:rsidRDefault="008550FF" w:rsidP="003E68B9">
      <w:pPr>
        <w:pStyle w:val="Heading3"/>
      </w:pPr>
      <w:r w:rsidRPr="008550FF">
        <w:t>Grubbs ekvation</w:t>
      </w:r>
    </w:p>
    <w:p w:rsidR="008550FF" w:rsidRPr="003E68B9" w:rsidRDefault="008550FF" w:rsidP="008550FF">
      <w:pPr>
        <w:autoSpaceDE w:val="0"/>
        <w:autoSpaceDN w:val="0"/>
        <w:adjustRightInd w:val="0"/>
        <w:spacing w:after="0" w:line="240" w:lineRule="auto"/>
        <w:rPr>
          <w:rFonts w:cs="Consolas"/>
        </w:rPr>
      </w:pPr>
      <w:r w:rsidRPr="003E68B9">
        <w:rPr>
          <w:rFonts w:cs="Consolas"/>
        </w:rPr>
        <w:t>GFR = 86.49 * P-Cystatin C(^-1.686) * 0.948 (om kvinna)</w:t>
      </w:r>
    </w:p>
    <w:p w:rsidR="008550FF" w:rsidRPr="003E68B9" w:rsidRDefault="008550FF"/>
    <w:p w:rsidR="00180BAF" w:rsidRDefault="00180BAF" w:rsidP="003E68B9">
      <w:pPr>
        <w:pStyle w:val="Heading3"/>
      </w:pPr>
      <w:r>
        <w:t>CystatinC + P-kreatinin</w:t>
      </w:r>
    </w:p>
    <w:p w:rsidR="00672E2C" w:rsidRDefault="00180BAF">
      <w:r>
        <w:t>Om man slår ihop Grubbs Relativa CystatinC formel och den relativa LM utan kroppsviktsmätning och delar på två så får man den mest säkra Relativa eGFR.</w:t>
      </w:r>
      <w:r w:rsidR="009E0C07">
        <w:t xml:space="preserve"> </w:t>
      </w:r>
      <w:r w:rsidR="00543F96">
        <w:t>Detta gäller s</w:t>
      </w:r>
      <w:r w:rsidR="009E0C07">
        <w:t>å länge inte skillnaden i procent mellan de två är mer än 40%.</w:t>
      </w:r>
      <w:r w:rsidR="00CF1929">
        <w:fldChar w:fldCharType="begin">
          <w:fldData xml:space="preserve">PEVuZE5vdGU+PENpdGU+PEF1dGhvcj5HcnViYjwvQXV0aG9yPjxZZWFyPjIwMTI8L1llYXI+PFJl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</w:fldData>
        </w:fldChar>
      </w:r>
      <w:r w:rsidR="004F59DB">
        <w:instrText xml:space="preserve"> ADDIN EN.CITE </w:instrText>
      </w:r>
      <w:r w:rsidR="004F59DB">
        <w:fldChar w:fldCharType="begin">
          <w:fldData xml:space="preserve">PEVuZE5vdGU+PENpdGU+PEF1dGhvcj5HcnViYjwvQXV0aG9yPjxZZWFyPjIwMTI8L1llYXI+PFJl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</w:fldData>
        </w:fldChar>
      </w:r>
      <w:r w:rsidR="004F59DB">
        <w:instrText xml:space="preserve"> ADDIN EN.CITE.DATA </w:instrText>
      </w:r>
      <w:r w:rsidR="004F59DB">
        <w:fldChar w:fldCharType="end"/>
      </w:r>
      <w:r w:rsidR="00CF1929">
        <w:fldChar w:fldCharType="separate"/>
      </w:r>
      <w:r w:rsidR="004F59DB">
        <w:rPr>
          <w:noProof/>
        </w:rPr>
        <w:t>(</w:t>
      </w:r>
      <w:hyperlink w:anchor="_ENREF_6" w:tooltip="Grubb, 2012 #1100" w:history="1">
        <w:r w:rsidR="00491043">
          <w:rPr>
            <w:noProof/>
          </w:rPr>
          <w:t>6</w:t>
        </w:r>
      </w:hyperlink>
      <w:r w:rsidR="004F59DB">
        <w:rPr>
          <w:noProof/>
        </w:rPr>
        <w:t>)</w:t>
      </w:r>
      <w:r w:rsidR="00CF1929">
        <w:fldChar w:fldCharType="end"/>
      </w:r>
    </w:p>
    <w:p w:rsidR="00180BAF" w:rsidRDefault="00D04BC2">
      <w:r>
        <w:t xml:space="preserve">eGFR = </w:t>
      </w:r>
      <w:r w:rsidR="00672E2C">
        <w:t>(</w:t>
      </w:r>
      <w:r>
        <w:t>Grubbs + LM</w:t>
      </w:r>
      <w:r w:rsidR="00672E2C">
        <w:t>)</w:t>
      </w:r>
      <w:r>
        <w:t xml:space="preserve"> / 2</w:t>
      </w:r>
    </w:p>
    <w:p w:rsidR="00180BAF" w:rsidRDefault="00180BAF"/>
    <w:p w:rsidR="001E697F" w:rsidRDefault="001E697F">
      <w:r>
        <w:lastRenderedPageBreak/>
        <w:t>Kroppsberäkningar:</w:t>
      </w:r>
    </w:p>
    <w:p w:rsidR="001E697F" w:rsidRPr="004F389A" w:rsidRDefault="001E697F">
      <w:r w:rsidRPr="004F389A">
        <w:t>Lean Body Mass</w:t>
      </w:r>
      <w:r w:rsidR="000C70F5" w:rsidRPr="004F389A">
        <w:t>(LBM)</w:t>
      </w:r>
      <w:r w:rsidRPr="004F389A">
        <w:t xml:space="preserve"> enligt James</w:t>
      </w:r>
      <w:r w:rsidR="000C70F5">
        <w:fldChar w:fldCharType="begin">
          <w:fldData xml:space="preserve">PEVuZE5vdGU+PENpdGU+PEF1dGhvcj5Nb3JnYW48L0F1dGhvcj48WWVhcj4xOTk0PC9ZZWFyPjxS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</w:fldData>
        </w:fldChar>
      </w:r>
      <w:r w:rsidR="00EC0938">
        <w:instrText xml:space="preserve"> ADDIN EN.CITE </w:instrText>
      </w:r>
      <w:r w:rsidR="00EC0938">
        <w:fldChar w:fldCharType="begin">
          <w:fldData xml:space="preserve">PEVuZE5vdGU+PENpdGU+PEF1dGhvcj5Nb3JnYW48L0F1dGhvcj48WWVhcj4xOTk0PC9ZZWFyPjxS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</w:fldData>
        </w:fldChar>
      </w:r>
      <w:r w:rsidR="00EC0938">
        <w:instrText xml:space="preserve"> ADDIN EN.CITE.DATA </w:instrText>
      </w:r>
      <w:r w:rsidR="00EC0938">
        <w:fldChar w:fldCharType="end"/>
      </w:r>
      <w:r w:rsidR="000C70F5">
        <w:fldChar w:fldCharType="separate"/>
      </w:r>
      <w:r w:rsidR="00EC0938">
        <w:rPr>
          <w:noProof/>
        </w:rPr>
        <w:t>(</w:t>
      </w:r>
      <w:hyperlink w:anchor="_ENREF_10" w:tooltip="Morgan, 1994 #1126" w:history="1">
        <w:r w:rsidR="00491043">
          <w:rPr>
            <w:noProof/>
          </w:rPr>
          <w:t>10</w:t>
        </w:r>
      </w:hyperlink>
      <w:r w:rsidR="00EC0938">
        <w:rPr>
          <w:noProof/>
        </w:rPr>
        <w:t xml:space="preserve">, </w:t>
      </w:r>
      <w:hyperlink w:anchor="_ENREF_11" w:tooltip="Hallynck, 1981 #1129" w:history="1">
        <w:r w:rsidR="00491043">
          <w:rPr>
            <w:noProof/>
          </w:rPr>
          <w:t>11</w:t>
        </w:r>
      </w:hyperlink>
      <w:r w:rsidR="00EC0938">
        <w:rPr>
          <w:noProof/>
        </w:rPr>
        <w:t>)</w:t>
      </w:r>
      <w:r w:rsidR="000C70F5">
        <w:fldChar w:fldCharType="end"/>
      </w:r>
    </w:p>
    <w:p w:rsidR="00AB61D8" w:rsidRDefault="00B74C6F">
      <w:r>
        <w:t xml:space="preserve">Kvinnor: (1.07 * vikt) – </w:t>
      </w:r>
      <w:r w:rsidR="00CB2D65">
        <w:t>(</w:t>
      </w:r>
      <w:r>
        <w:t>148 * (vikt</w:t>
      </w:r>
      <w:r w:rsidR="00CB2D65" w:rsidRPr="00CB2D65">
        <w:rPr>
          <w:vertAlign w:val="superscript"/>
        </w:rPr>
        <w:t>2</w:t>
      </w:r>
      <w:r>
        <w:t>/längd</w:t>
      </w:r>
      <w:r w:rsidRPr="00B74C6F">
        <w:rPr>
          <w:vertAlign w:val="superscript"/>
        </w:rPr>
        <w:t>2</w:t>
      </w:r>
      <w:r w:rsidR="00CB2D65">
        <w:t>))</w:t>
      </w:r>
      <w:r>
        <w:br/>
        <w:t>Män: (1.10 * vikt) – (120 * (vikt</w:t>
      </w:r>
      <w:r w:rsidR="00CB2D65" w:rsidRPr="00CB2D65">
        <w:rPr>
          <w:vertAlign w:val="superscript"/>
        </w:rPr>
        <w:t>2</w:t>
      </w:r>
      <w:r>
        <w:t>/längd</w:t>
      </w:r>
      <w:r w:rsidRPr="00B74C6F">
        <w:rPr>
          <w:vertAlign w:val="superscript"/>
        </w:rPr>
        <w:t>2</w:t>
      </w:r>
      <w:r w:rsidR="00CB2D65">
        <w:t>)</w:t>
      </w:r>
      <w:r w:rsidRPr="00B74C6F">
        <w:t>)</w:t>
      </w:r>
    </w:p>
    <w:p w:rsidR="00AB61D8" w:rsidRDefault="00AB61D8">
      <w:r>
        <w:t>Ideal Body Weight(IBW)</w:t>
      </w:r>
    </w:p>
    <w:p w:rsidR="00AB61D8" w:rsidRPr="00AB61D8" w:rsidRDefault="00AB61D8">
      <w:r>
        <w:t>Kvinnor: 45.5 + (2.3 * (längd / 2.54 – 60))</w:t>
      </w:r>
      <w:r>
        <w:br/>
        <w:t>Män: 50 + (2.3 * (längd / 2.54 – 60))</w:t>
      </w:r>
    </w:p>
    <w:p w:rsidR="00B74C6F" w:rsidRPr="005758F2" w:rsidRDefault="000C70F5">
      <w:r w:rsidRPr="005758F2">
        <w:t>Body Surface Area(BSA) enligt DuBois</w:t>
      </w:r>
      <w:r>
        <w:rPr>
          <w:lang w:val="en-US"/>
        </w:rPr>
        <w:fldChar w:fldCharType="begin"/>
      </w:r>
      <w:r w:rsidR="00EC0938" w:rsidRPr="005758F2">
        <w:instrText xml:space="preserve"> ADDIN EN.CITE &lt;EndNote&gt;&lt;Cite&gt;&lt;Author&gt;Du Bois&lt;/Author&gt;&lt;Year&gt;1989&lt;/Year&gt;&lt;RecNum&gt;1101&lt;/RecNum&gt;&lt;DisplayText&gt;(12)&lt;/DisplayText&gt;&lt;record&gt;&lt;rec-number&gt;1101&lt;/rec-number&gt;&lt;foreign-keys&gt;&lt;key app="EN" db-id="xwredzz219vxfyedd98xe9wqr55rerpw9zs9"&gt;1101&lt;/key&gt;&lt;/foreign-keys&gt;&lt;ref-type name="Journal Article"&gt;17&lt;/ref-type&gt;&lt;contributors&gt;&lt;authors&gt;&lt;author&gt;Du Bois, D.&lt;/author&gt;&lt;author&gt;Du Bois, E. F.&lt;/author&gt;&lt;/authors&gt;&lt;/contributors&gt;&lt;titles&gt;&lt;title&gt;A formula to estimate the approximate surface area if height and weight be known. 1916&lt;/title&gt;&lt;secondary-title&gt;Nutrition&lt;/secondary-title&gt;&lt;alt-title&gt;Nutrition (Burbank, Los Angeles County, Calif.)&lt;/alt-title&gt;&lt;/titles&gt;&lt;periodical&gt;&lt;full-title&gt;Nutrition&lt;/full-title&gt;&lt;/periodical&gt;&lt;pages&gt;303-11; discussion 312-3&lt;/pages&gt;&lt;volume&gt;5&lt;/volume&gt;&lt;number&gt;5&lt;/number&gt;&lt;edition&gt;1989/09/01&lt;/edition&gt;&lt;keywords&gt;&lt;keyword&gt;Anthropometry/ history&lt;/keyword&gt;&lt;keyword&gt;Body Height&lt;/keyword&gt;&lt;keyword&gt;Body Surface Area&lt;/keyword&gt;&lt;keyword&gt;Body Weight&lt;/keyword&gt;&lt;keyword&gt;Energy Metabolism&lt;/keyword&gt;&lt;keyword&gt;History, 20th Century&lt;/keyword&gt;&lt;keyword&gt;Humans&lt;/keyword&gt;&lt;/keywords&gt;&lt;dates&gt;&lt;year&gt;1989&lt;/year&gt;&lt;pub-dates&gt;&lt;date&gt;Sep-Oct&lt;/date&gt;&lt;/pub-dates&gt;&lt;/dates&gt;&lt;isbn&gt;0899-9007 (Print)&amp;#xD;0899-9007 (Linking)&lt;/isbn&gt;&lt;accession-num&gt;2520314&lt;/accession-num&gt;&lt;urls&gt;&lt;/urls&gt;&lt;remote-database-provider&gt;NLM&lt;/remote-database-provider&gt;&lt;language&gt;eng&lt;/language&gt;&lt;/record&gt;&lt;/Cite&gt;&lt;/EndNote&gt;</w:instrText>
      </w:r>
      <w:r>
        <w:rPr>
          <w:lang w:val="en-US"/>
        </w:rPr>
        <w:fldChar w:fldCharType="separate"/>
      </w:r>
      <w:r w:rsidR="00EC0938" w:rsidRPr="005758F2">
        <w:rPr>
          <w:noProof/>
        </w:rPr>
        <w:t>(</w:t>
      </w:r>
      <w:r w:rsidR="005758F2">
        <w:fldChar w:fldCharType="begin"/>
      </w:r>
      <w:r w:rsidR="005758F2">
        <w:instrText xml:space="preserve"> HYPERLINK \l "_ENREF_12" \o "Du Bois, 1989 #1101" </w:instrText>
      </w:r>
      <w:r w:rsidR="005758F2">
        <w:fldChar w:fldCharType="separate"/>
      </w:r>
      <w:r w:rsidR="00491043" w:rsidRPr="005758F2">
        <w:rPr>
          <w:noProof/>
        </w:rPr>
        <w:t>12</w:t>
      </w:r>
      <w:r w:rsidR="005758F2">
        <w:rPr>
          <w:noProof/>
          <w:lang w:val="en-US"/>
        </w:rPr>
        <w:fldChar w:fldCharType="end"/>
      </w:r>
      <w:r w:rsidR="00EC0938" w:rsidRPr="005758F2">
        <w:rPr>
          <w:noProof/>
        </w:rPr>
        <w:t>)</w:t>
      </w:r>
      <w:r>
        <w:rPr>
          <w:lang w:val="en-US"/>
        </w:rPr>
        <w:fldChar w:fldCharType="end"/>
      </w:r>
    </w:p>
    <w:p w:rsidR="000C70F5" w:rsidRDefault="000C70F5">
      <w:r w:rsidRPr="00A17ACF">
        <w:t>Män och Kvinnor (m2): (vikt</w:t>
      </w:r>
      <w:r w:rsidRPr="00A17ACF">
        <w:rPr>
          <w:vertAlign w:val="superscript"/>
        </w:rPr>
        <w:t>0.425</w:t>
      </w:r>
      <w:r w:rsidRPr="00A17ACF">
        <w:t xml:space="preserve"> * längd</w:t>
      </w:r>
      <w:r w:rsidRPr="00A17ACF">
        <w:rPr>
          <w:vertAlign w:val="superscript"/>
        </w:rPr>
        <w:t>0.725</w:t>
      </w:r>
      <w:r w:rsidRPr="00A17ACF">
        <w:t>) * 0.0007184</w:t>
      </w:r>
    </w:p>
    <w:p w:rsidR="00A17ACF" w:rsidRPr="00E21BBF" w:rsidRDefault="00A17ACF">
      <w:pPr>
        <w:rPr>
          <w:lang w:val="en-US"/>
        </w:rPr>
      </w:pPr>
      <w:r w:rsidRPr="00E21BBF">
        <w:rPr>
          <w:lang w:val="en-US"/>
        </w:rPr>
        <w:t>Body Mass Index(BMI)</w:t>
      </w:r>
      <w:r w:rsidR="00DA1533" w:rsidRPr="00E21BBF">
        <w:rPr>
          <w:lang w:val="en-US"/>
        </w:rPr>
        <w:t xml:space="preserve"> </w:t>
      </w:r>
      <w:proofErr w:type="spellStart"/>
      <w:r w:rsidR="00DA1533" w:rsidRPr="00E21BBF">
        <w:rPr>
          <w:lang w:val="en-US"/>
        </w:rPr>
        <w:t>enligt</w:t>
      </w:r>
      <w:proofErr w:type="spellEnd"/>
      <w:r w:rsidR="00DA1533" w:rsidRPr="00E21BBF">
        <w:rPr>
          <w:lang w:val="en-US"/>
        </w:rPr>
        <w:t xml:space="preserve"> World Health Organization</w:t>
      </w:r>
      <w:r w:rsidR="0085134E">
        <w:fldChar w:fldCharType="begin"/>
      </w:r>
      <w:r w:rsidR="00EC0938" w:rsidRPr="00EC0938">
        <w:rPr>
          <w:lang w:val="en-US"/>
        </w:rPr>
        <w:instrText xml:space="preserve"> ADDIN EN.CITE &lt;EndNote&gt;&lt;Cite&gt;&lt;Year&gt;2000&lt;/Year&gt;&lt;RecNum&gt;1128&lt;/RecNum&gt;&lt;DisplayText&gt;(13)&lt;/DisplayText&gt;&lt;record&gt;&lt;rec-number&gt;1128&lt;/rec-number&gt;&lt;foreign-keys&gt;&lt;key app="EN" db-id="xwredzz219vxfyedd98xe9wqr55rerpw9zs9"&gt;1128&lt;/key&gt;&lt;/foreign-keys&gt;&lt;ref-type name="Report"&gt;27&lt;/ref-type&gt;&lt;contributors&gt;&lt;/contributors&gt;&lt;titles&gt;&lt;title&gt;Obesity: preventing and managing the global epidemic. Report of a WHO Consultation&lt;/title&gt;&lt;secondary-title&gt;WHO Technical Report Series 894&lt;/secondary-title&gt;&lt;/titles&gt;&lt;periodical&gt;&lt;full-title&gt;WHO Technical Report Series 894&lt;/full-title&gt;&lt;/periodical&gt;&lt;dates&gt;&lt;year&gt;2000&lt;/year&gt;&lt;/dates&gt;&lt;publisher&gt;World Health Organization&lt;/publisher&gt;&lt;urls&gt;&lt;/urls&gt;&lt;/record&gt;&lt;/Cite&gt;&lt;/EndNote&gt;</w:instrText>
      </w:r>
      <w:r w:rsidR="0085134E">
        <w:fldChar w:fldCharType="separate"/>
      </w:r>
      <w:r w:rsidR="00EC0938" w:rsidRPr="00EC0938">
        <w:rPr>
          <w:noProof/>
          <w:lang w:val="en-US"/>
        </w:rPr>
        <w:t>(</w:t>
      </w:r>
      <w:r w:rsidR="005758F2">
        <w:fldChar w:fldCharType="begin"/>
      </w:r>
      <w:r w:rsidR="005758F2" w:rsidRPr="005758F2">
        <w:rPr>
          <w:lang w:val="en-US"/>
        </w:rPr>
        <w:instrText xml:space="preserve"> HYPERLINK \l "_ENREF_13" \o ", 2000 #1128" </w:instrText>
      </w:r>
      <w:r w:rsidR="005758F2">
        <w:fldChar w:fldCharType="separate"/>
      </w:r>
      <w:r w:rsidR="00491043" w:rsidRPr="00EC0938">
        <w:rPr>
          <w:noProof/>
          <w:lang w:val="en-US"/>
        </w:rPr>
        <w:t>13</w:t>
      </w:r>
      <w:r w:rsidR="005758F2">
        <w:rPr>
          <w:noProof/>
          <w:lang w:val="en-US"/>
        </w:rPr>
        <w:fldChar w:fldCharType="end"/>
      </w:r>
      <w:r w:rsidR="00EC0938" w:rsidRPr="00EC0938">
        <w:rPr>
          <w:noProof/>
          <w:lang w:val="en-US"/>
        </w:rPr>
        <w:t>)</w:t>
      </w:r>
      <w:r w:rsidR="0085134E">
        <w:fldChar w:fldCharType="end"/>
      </w:r>
      <w:r w:rsidRPr="00E21BBF">
        <w:rPr>
          <w:lang w:val="en-US"/>
        </w:rPr>
        <w:t>:</w:t>
      </w:r>
    </w:p>
    <w:p w:rsidR="00A17ACF" w:rsidRDefault="00A17ACF">
      <w:r>
        <w:t>Män och Kvinnor (kg/m</w:t>
      </w:r>
      <w:r w:rsidRPr="00A17ACF">
        <w:rPr>
          <w:vertAlign w:val="superscript"/>
        </w:rPr>
        <w:t>2</w:t>
      </w:r>
      <w:r>
        <w:t>): vikt / (längd</w:t>
      </w:r>
      <w:r w:rsidRPr="00A17ACF">
        <w:rPr>
          <w:vertAlign w:val="superscript"/>
        </w:rPr>
        <w:t>2</w:t>
      </w:r>
      <w:r>
        <w:t xml:space="preserve"> * 0.0001)</w:t>
      </w:r>
    </w:p>
    <w:p w:rsidR="00A17ACF" w:rsidRPr="00CB2D65" w:rsidRDefault="0026499D">
      <w:pPr>
        <w:rPr>
          <w:lang w:val="en-US"/>
        </w:rPr>
      </w:pPr>
      <w:r w:rsidRPr="00CB2D65">
        <w:rPr>
          <w:lang w:val="en-US"/>
        </w:rPr>
        <w:t xml:space="preserve">BMI </w:t>
      </w:r>
      <w:proofErr w:type="spellStart"/>
      <w:r w:rsidRPr="00CB2D65">
        <w:rPr>
          <w:lang w:val="en-US"/>
        </w:rPr>
        <w:t>Klasser</w:t>
      </w:r>
      <w:proofErr w:type="spellEnd"/>
      <w:r w:rsidR="00E21BBF" w:rsidRPr="00E21BBF">
        <w:rPr>
          <w:lang w:val="en-US"/>
        </w:rPr>
        <w:t xml:space="preserve"> </w:t>
      </w:r>
      <w:proofErr w:type="spellStart"/>
      <w:r w:rsidR="00E21BBF" w:rsidRPr="00E21BBF">
        <w:rPr>
          <w:lang w:val="en-US"/>
        </w:rPr>
        <w:t>enligt</w:t>
      </w:r>
      <w:proofErr w:type="spellEnd"/>
      <w:r w:rsidR="00E21BBF" w:rsidRPr="00E21BBF">
        <w:rPr>
          <w:lang w:val="en-US"/>
        </w:rPr>
        <w:t xml:space="preserve"> World Health Organization</w:t>
      </w:r>
      <w:r w:rsidR="00E21BBF" w:rsidRPr="00CB2D65">
        <w:rPr>
          <w:lang w:val="en-US"/>
        </w:rPr>
        <w:t xml:space="preserve"> </w:t>
      </w:r>
      <w:r w:rsidR="0085134E">
        <w:fldChar w:fldCharType="begin"/>
      </w:r>
      <w:r w:rsidR="00EC0938" w:rsidRPr="00EC0938">
        <w:rPr>
          <w:lang w:val="en-US"/>
        </w:rPr>
        <w:instrText xml:space="preserve"> ADDIN EN.CITE &lt;EndNote&gt;&lt;Cite&gt;&lt;Year&gt;2000&lt;/Year&gt;&lt;RecNum&gt;1128&lt;/RecNum&gt;&lt;DisplayText&gt;(13)&lt;/DisplayText&gt;&lt;record&gt;&lt;rec-number&gt;1128&lt;/rec-number&gt;&lt;foreign-keys&gt;&lt;key app="EN" db-id="xwredzz219vxfyedd98xe9wqr55rerpw9zs9"&gt;1128&lt;/key&gt;&lt;/foreign-keys&gt;&lt;ref-type name="Report"&gt;27&lt;/ref-type&gt;&lt;contributors&gt;&lt;/contributors&gt;&lt;titles&gt;&lt;title&gt;Obesity: preventing and managing the global epidemic. Report of a WHO Consultation&lt;/title&gt;&lt;secondary-title&gt;WHO Technical Report Series 894&lt;/secondary-title&gt;&lt;/titles&gt;&lt;periodical&gt;&lt;full-title&gt;WHO Technical Report Series 894&lt;/full-title&gt;&lt;/periodical&gt;&lt;dates&gt;&lt;year&gt;2000&lt;/year&gt;&lt;/dates&gt;&lt;publisher&gt;World Health Organization&lt;/publisher&gt;&lt;urls&gt;&lt;/urls&gt;&lt;/record&gt;&lt;/Cite&gt;&lt;/EndNote&gt;</w:instrText>
      </w:r>
      <w:r w:rsidR="0085134E">
        <w:fldChar w:fldCharType="separate"/>
      </w:r>
      <w:r w:rsidR="00EC0938" w:rsidRPr="00EC0938">
        <w:rPr>
          <w:noProof/>
          <w:lang w:val="en-US"/>
        </w:rPr>
        <w:t>(</w:t>
      </w:r>
      <w:hyperlink w:anchor="_ENREF_13" w:tooltip=", 2000 #1128" w:history="1">
        <w:r w:rsidR="00491043" w:rsidRPr="00EC0938">
          <w:rPr>
            <w:noProof/>
            <w:lang w:val="en-US"/>
          </w:rPr>
          <w:t>13</w:t>
        </w:r>
      </w:hyperlink>
      <w:r w:rsidR="00EC0938" w:rsidRPr="00EC0938">
        <w:rPr>
          <w:noProof/>
          <w:lang w:val="en-US"/>
        </w:rPr>
        <w:t>)</w:t>
      </w:r>
      <w:r w:rsidR="0085134E">
        <w:fldChar w:fldCharType="end"/>
      </w:r>
    </w:p>
    <w:tbl>
      <w:tblPr>
        <w:tblStyle w:val="TableGrid"/>
        <w:tblW w:w="0" w:type="auto"/>
        <w:tblLook w:val="04A0" w:firstRow="1" w:lastRow="0" w:firstColumn="1" w:lastColumn="0" w:noHBand="0" w:noVBand="1"/>
      </w:tblPr>
      <w:tblGrid>
        <w:gridCol w:w="2093"/>
        <w:gridCol w:w="1843"/>
      </w:tblGrid>
      <w:tr w:rsidR="0026499D" w:rsidTr="005E5019">
        <w:tc>
          <w:tcPr>
            <w:tcW w:w="2093" w:type="dxa"/>
          </w:tcPr>
          <w:p w:rsidR="0026499D" w:rsidRPr="005E5019" w:rsidRDefault="0026499D">
            <w:pPr>
              <w:rPr>
                <w:b/>
              </w:rPr>
            </w:pPr>
            <w:r w:rsidRPr="005E5019">
              <w:rPr>
                <w:b/>
              </w:rPr>
              <w:t>Klass</w:t>
            </w:r>
          </w:p>
        </w:tc>
        <w:tc>
          <w:tcPr>
            <w:tcW w:w="1843" w:type="dxa"/>
          </w:tcPr>
          <w:p w:rsidR="0026499D" w:rsidRPr="005E5019" w:rsidRDefault="0026499D" w:rsidP="005E5019">
            <w:pPr>
              <w:jc w:val="right"/>
              <w:rPr>
                <w:b/>
              </w:rPr>
            </w:pPr>
            <w:r w:rsidRPr="005E5019">
              <w:rPr>
                <w:b/>
              </w:rPr>
              <w:t>BMI spann</w:t>
            </w:r>
          </w:p>
        </w:tc>
      </w:tr>
      <w:tr w:rsidR="0026499D" w:rsidTr="005E5019">
        <w:tc>
          <w:tcPr>
            <w:tcW w:w="2093" w:type="dxa"/>
          </w:tcPr>
          <w:p w:rsidR="0026499D" w:rsidRDefault="0085134E">
            <w:r>
              <w:t>Undervikt</w:t>
            </w:r>
          </w:p>
        </w:tc>
        <w:tc>
          <w:tcPr>
            <w:tcW w:w="1843" w:type="dxa"/>
          </w:tcPr>
          <w:p w:rsidR="0026499D" w:rsidRDefault="0085134E" w:rsidP="005E5019">
            <w:pPr>
              <w:jc w:val="right"/>
            </w:pPr>
            <w:r>
              <w:t>&lt; 18,5</w:t>
            </w:r>
          </w:p>
        </w:tc>
      </w:tr>
      <w:tr w:rsidR="0026499D" w:rsidTr="005E5019">
        <w:tc>
          <w:tcPr>
            <w:tcW w:w="2093" w:type="dxa"/>
          </w:tcPr>
          <w:p w:rsidR="0026499D" w:rsidRDefault="0085134E">
            <w:r>
              <w:t>Normalvikt</w:t>
            </w:r>
          </w:p>
        </w:tc>
        <w:tc>
          <w:tcPr>
            <w:tcW w:w="1843" w:type="dxa"/>
          </w:tcPr>
          <w:p w:rsidR="0026499D" w:rsidRDefault="0085134E" w:rsidP="005E5019">
            <w:pPr>
              <w:jc w:val="right"/>
            </w:pPr>
            <w:r>
              <w:t>18,5–24,9</w:t>
            </w:r>
          </w:p>
        </w:tc>
      </w:tr>
      <w:tr w:rsidR="0026499D" w:rsidTr="005E5019">
        <w:tc>
          <w:tcPr>
            <w:tcW w:w="2093" w:type="dxa"/>
          </w:tcPr>
          <w:p w:rsidR="0026499D" w:rsidRDefault="005E5019">
            <w:r>
              <w:t>Övervikt</w:t>
            </w:r>
          </w:p>
        </w:tc>
        <w:tc>
          <w:tcPr>
            <w:tcW w:w="1843" w:type="dxa"/>
          </w:tcPr>
          <w:p w:rsidR="0026499D" w:rsidRDefault="005E5019" w:rsidP="005E5019">
            <w:pPr>
              <w:jc w:val="right"/>
            </w:pPr>
            <w:r>
              <w:t>25,00–29,9</w:t>
            </w:r>
          </w:p>
        </w:tc>
      </w:tr>
      <w:tr w:rsidR="0026499D" w:rsidTr="005E5019">
        <w:tc>
          <w:tcPr>
            <w:tcW w:w="2093" w:type="dxa"/>
          </w:tcPr>
          <w:p w:rsidR="0026499D" w:rsidRDefault="005E5019">
            <w:r>
              <w:t>Fetma grad 1</w:t>
            </w:r>
          </w:p>
        </w:tc>
        <w:tc>
          <w:tcPr>
            <w:tcW w:w="1843" w:type="dxa"/>
          </w:tcPr>
          <w:p w:rsidR="0026499D" w:rsidRDefault="005E5019" w:rsidP="005E5019">
            <w:pPr>
              <w:jc w:val="right"/>
            </w:pPr>
            <w:r>
              <w:t>30,0-34,9</w:t>
            </w:r>
          </w:p>
        </w:tc>
      </w:tr>
      <w:tr w:rsidR="0026499D" w:rsidTr="005E5019">
        <w:tc>
          <w:tcPr>
            <w:tcW w:w="2093" w:type="dxa"/>
          </w:tcPr>
          <w:p w:rsidR="0026499D" w:rsidRDefault="005E5019">
            <w:r>
              <w:t>Fetma grad 2</w:t>
            </w:r>
          </w:p>
        </w:tc>
        <w:tc>
          <w:tcPr>
            <w:tcW w:w="1843" w:type="dxa"/>
          </w:tcPr>
          <w:p w:rsidR="0026499D" w:rsidRDefault="005E5019" w:rsidP="005E5019">
            <w:pPr>
              <w:jc w:val="right"/>
            </w:pPr>
            <w:r>
              <w:t>35,0-39,9</w:t>
            </w:r>
          </w:p>
        </w:tc>
      </w:tr>
      <w:tr w:rsidR="0026499D" w:rsidTr="005E5019">
        <w:tc>
          <w:tcPr>
            <w:tcW w:w="2093" w:type="dxa"/>
          </w:tcPr>
          <w:p w:rsidR="0026499D" w:rsidRDefault="005E5019">
            <w:r>
              <w:t>Fetma grad 3</w:t>
            </w:r>
          </w:p>
        </w:tc>
        <w:tc>
          <w:tcPr>
            <w:tcW w:w="1843" w:type="dxa"/>
          </w:tcPr>
          <w:p w:rsidR="0026499D" w:rsidRDefault="005E5019" w:rsidP="005E5019">
            <w:pPr>
              <w:jc w:val="right"/>
            </w:pPr>
            <w:r>
              <w:t>&gt; 40</w:t>
            </w:r>
          </w:p>
        </w:tc>
      </w:tr>
    </w:tbl>
    <w:p w:rsidR="0026499D" w:rsidRDefault="0026499D"/>
    <w:p w:rsidR="000B5061" w:rsidRDefault="000B5061">
      <w:r>
        <w:t>Grad av njurfunktionsnedsättning enligt National Kidney Foundation.</w:t>
      </w:r>
      <w:r>
        <w:fldChar w:fldCharType="begin"/>
      </w:r>
      <w:r w:rsidR="00EC0938">
        <w:instrText xml:space="preserve"> ADDIN EN.CITE &lt;EndNote&gt;&lt;Cite&gt;&lt;Year&gt;2010&lt;/Year&gt;&lt;RecNum&gt;1097&lt;/RecNum&gt;&lt;DisplayText&gt;(14)&lt;/DisplayText&gt;&lt;record&gt;&lt;rec-number&gt;1097&lt;/rec-number&gt;&lt;foreign-keys&gt;&lt;key app="EN" db-id="xwredzz219vxfyedd98xe9wqr55rerpw9zs9"&gt;1097&lt;/key&gt;&lt;/foreign-keys&gt;&lt;ref-type name="Web Page"&gt;12&lt;/ref-type&gt;&lt;contributors&gt;&lt;/contributors&gt;&lt;titles&gt;&lt;title&gt;About Chronic Kidney Disease - A Guide for Patients and Their Families&lt;/title&gt;&lt;/titles&gt;&lt;volume&gt;2012&lt;/volume&gt;&lt;number&gt;30/9&lt;/number&gt;&lt;dates&gt;&lt;year&gt;2010&lt;/year&gt;&lt;/dates&gt;&lt;pub-location&gt;http://www.kidney.org/atoz/pdf/11-50-0160_jai_patbro_aboutckdv2lr.pdf&lt;/pub-location&gt;&lt;publisher&gt;National Kidney Foundation&lt;/publisher&gt;&lt;urls&gt;&lt;/urls&gt;&lt;/record&gt;&lt;/Cite&gt;&lt;/EndNote&gt;</w:instrText>
      </w:r>
      <w:r>
        <w:fldChar w:fldCharType="separate"/>
      </w:r>
      <w:r w:rsidR="00EC0938">
        <w:rPr>
          <w:noProof/>
        </w:rPr>
        <w:t>(</w:t>
      </w:r>
      <w:hyperlink w:anchor="_ENREF_14" w:tooltip=", 2010 #1097" w:history="1">
        <w:r w:rsidR="00491043">
          <w:rPr>
            <w:noProof/>
          </w:rPr>
          <w:t>14</w:t>
        </w:r>
      </w:hyperlink>
      <w:r w:rsidR="00EC0938">
        <w:rPr>
          <w:noProof/>
        </w:rPr>
        <w:t>)</w:t>
      </w:r>
      <w:r>
        <w:fldChar w:fldCharType="end"/>
      </w:r>
    </w:p>
    <w:tbl>
      <w:tblPr>
        <w:tblStyle w:val="TableGrid"/>
        <w:tblW w:w="0" w:type="auto"/>
        <w:tblLook w:val="04A0" w:firstRow="1" w:lastRow="0" w:firstColumn="1" w:lastColumn="0" w:noHBand="0" w:noVBand="1"/>
      </w:tblPr>
      <w:tblGrid>
        <w:gridCol w:w="1809"/>
        <w:gridCol w:w="2127"/>
      </w:tblGrid>
      <w:tr w:rsidR="000B5061" w:rsidTr="000B5061">
        <w:tc>
          <w:tcPr>
            <w:tcW w:w="1809" w:type="dxa"/>
          </w:tcPr>
          <w:p w:rsidR="000B5061" w:rsidRPr="005E5019" w:rsidRDefault="000B5061" w:rsidP="00D97B8A">
            <w:pPr>
              <w:rPr>
                <w:b/>
              </w:rPr>
            </w:pPr>
            <w:r w:rsidRPr="005E5019">
              <w:rPr>
                <w:b/>
              </w:rPr>
              <w:t>Klass</w:t>
            </w:r>
          </w:p>
        </w:tc>
        <w:tc>
          <w:tcPr>
            <w:tcW w:w="2127" w:type="dxa"/>
          </w:tcPr>
          <w:p w:rsidR="000B5061" w:rsidRPr="005E5019" w:rsidRDefault="000B5061" w:rsidP="00D97B8A">
            <w:pPr>
              <w:jc w:val="right"/>
              <w:rPr>
                <w:b/>
              </w:rPr>
            </w:pPr>
            <w:r>
              <w:rPr>
                <w:b/>
              </w:rPr>
              <w:t>Relativt eGFR spann</w:t>
            </w:r>
          </w:p>
        </w:tc>
      </w:tr>
      <w:tr w:rsidR="000B5061" w:rsidTr="000B5061">
        <w:tc>
          <w:tcPr>
            <w:tcW w:w="1809" w:type="dxa"/>
          </w:tcPr>
          <w:p w:rsidR="000B5061" w:rsidRDefault="000B5061" w:rsidP="00D97B8A">
            <w:r>
              <w:t>Normal</w:t>
            </w:r>
          </w:p>
        </w:tc>
        <w:tc>
          <w:tcPr>
            <w:tcW w:w="2127" w:type="dxa"/>
          </w:tcPr>
          <w:p w:rsidR="000B5061" w:rsidRDefault="000B5061" w:rsidP="000B5061">
            <w:pPr>
              <w:jc w:val="right"/>
            </w:pPr>
            <w:r>
              <w:t>&gt; 90</w:t>
            </w:r>
          </w:p>
        </w:tc>
      </w:tr>
      <w:tr w:rsidR="000B5061" w:rsidTr="000B5061">
        <w:tc>
          <w:tcPr>
            <w:tcW w:w="1809" w:type="dxa"/>
          </w:tcPr>
          <w:p w:rsidR="000B5061" w:rsidRDefault="000B5061" w:rsidP="00D97B8A">
            <w:r>
              <w:t>Lätt nedsatt</w:t>
            </w:r>
          </w:p>
        </w:tc>
        <w:tc>
          <w:tcPr>
            <w:tcW w:w="2127" w:type="dxa"/>
          </w:tcPr>
          <w:p w:rsidR="000B5061" w:rsidRDefault="000B5061" w:rsidP="00D97B8A">
            <w:pPr>
              <w:jc w:val="right"/>
            </w:pPr>
            <w:r>
              <w:t>89-60</w:t>
            </w:r>
          </w:p>
        </w:tc>
      </w:tr>
      <w:tr w:rsidR="000B5061" w:rsidTr="000B5061">
        <w:tc>
          <w:tcPr>
            <w:tcW w:w="1809" w:type="dxa"/>
          </w:tcPr>
          <w:p w:rsidR="000B5061" w:rsidRDefault="000B5061" w:rsidP="00D97B8A">
            <w:r>
              <w:t>Måttligt nedsatt</w:t>
            </w:r>
          </w:p>
        </w:tc>
        <w:tc>
          <w:tcPr>
            <w:tcW w:w="2127" w:type="dxa"/>
          </w:tcPr>
          <w:p w:rsidR="000B5061" w:rsidRDefault="000B5061" w:rsidP="00D97B8A">
            <w:pPr>
              <w:jc w:val="right"/>
            </w:pPr>
            <w:r>
              <w:t>59-30</w:t>
            </w:r>
          </w:p>
        </w:tc>
      </w:tr>
      <w:tr w:rsidR="000B5061" w:rsidTr="000B5061">
        <w:tc>
          <w:tcPr>
            <w:tcW w:w="1809" w:type="dxa"/>
          </w:tcPr>
          <w:p w:rsidR="000B5061" w:rsidRDefault="000B5061" w:rsidP="00D97B8A">
            <w:r>
              <w:t>Kraftigt nedsatt</w:t>
            </w:r>
          </w:p>
        </w:tc>
        <w:tc>
          <w:tcPr>
            <w:tcW w:w="2127" w:type="dxa"/>
          </w:tcPr>
          <w:p w:rsidR="000B5061" w:rsidRDefault="000B5061" w:rsidP="00D97B8A">
            <w:pPr>
              <w:jc w:val="right"/>
            </w:pPr>
            <w:r>
              <w:t>29-15</w:t>
            </w:r>
          </w:p>
        </w:tc>
      </w:tr>
      <w:tr w:rsidR="000B5061" w:rsidTr="000B5061">
        <w:tc>
          <w:tcPr>
            <w:tcW w:w="1809" w:type="dxa"/>
          </w:tcPr>
          <w:p w:rsidR="000B5061" w:rsidRDefault="000B5061" w:rsidP="00D97B8A">
            <w:r>
              <w:t>Uremi</w:t>
            </w:r>
          </w:p>
        </w:tc>
        <w:tc>
          <w:tcPr>
            <w:tcW w:w="2127" w:type="dxa"/>
          </w:tcPr>
          <w:p w:rsidR="000B5061" w:rsidRDefault="000B5061" w:rsidP="00D97B8A">
            <w:pPr>
              <w:jc w:val="right"/>
            </w:pPr>
            <w:r>
              <w:t>&lt; 15</w:t>
            </w:r>
          </w:p>
        </w:tc>
      </w:tr>
    </w:tbl>
    <w:p w:rsidR="000B5061" w:rsidRDefault="000B5061"/>
    <w:p w:rsidR="0026499D" w:rsidRPr="00A17ACF" w:rsidRDefault="0026499D"/>
    <w:p w:rsidR="00067267" w:rsidRPr="00A17ACF" w:rsidRDefault="00067267">
      <w:r w:rsidRPr="00A17ACF">
        <w:br w:type="page"/>
      </w:r>
    </w:p>
    <w:p w:rsidR="00067267" w:rsidRDefault="00067267" w:rsidP="00FE62A4">
      <w:pPr>
        <w:pStyle w:val="Title"/>
      </w:pPr>
      <w:r>
        <w:lastRenderedPageBreak/>
        <w:t>Referenser</w:t>
      </w:r>
    </w:p>
    <w:p w:rsidR="00491043" w:rsidRPr="00491043" w:rsidRDefault="00067267" w:rsidP="00491043">
      <w:pPr>
        <w:spacing w:after="0" w:line="240" w:lineRule="auto"/>
        <w:rPr>
          <w:rFonts w:ascii="Calibri" w:hAnsi="Calibri"/>
          <w:noProof/>
          <w:lang w:val="en-US"/>
        </w:rPr>
      </w:pPr>
      <w:r>
        <w:fldChar w:fldCharType="begin"/>
      </w:r>
      <w:r w:rsidRPr="0070344A">
        <w:rPr>
          <w:lang w:val="en-US"/>
        </w:rPr>
        <w:instrText xml:space="preserve"> ADDIN EN.REFLIST </w:instrText>
      </w:r>
      <w:r>
        <w:fldChar w:fldCharType="separate"/>
      </w:r>
      <w:bookmarkStart w:id="1" w:name="_ENREF_1"/>
      <w:r w:rsidR="00491043" w:rsidRPr="00491043">
        <w:rPr>
          <w:rFonts w:ascii="Calibri" w:hAnsi="Calibri"/>
          <w:noProof/>
          <w:lang w:val="en-US"/>
        </w:rPr>
        <w:t>1.</w:t>
      </w:r>
      <w:r w:rsidR="00491043" w:rsidRPr="00491043">
        <w:rPr>
          <w:rFonts w:ascii="Calibri" w:hAnsi="Calibri"/>
          <w:noProof/>
          <w:lang w:val="en-US"/>
        </w:rPr>
        <w:tab/>
        <w:t>Nyman U, Bjork J, Lindstrom V, Grubb A. The Lund-Malmo creatinine-based glomerular filtration rate prediction equation for adults also performs well in children. Scandinavian journal of clinical and laboratory investigation. 2008;68(7):568-76. PubMed PMID: 19378428.</w:t>
      </w:r>
      <w:bookmarkEnd w:id="1"/>
    </w:p>
    <w:p w:rsidR="00491043" w:rsidRPr="00491043" w:rsidRDefault="00491043" w:rsidP="00491043">
      <w:pPr>
        <w:spacing w:after="0" w:line="240" w:lineRule="auto"/>
        <w:rPr>
          <w:rFonts w:ascii="Calibri" w:hAnsi="Calibri"/>
          <w:noProof/>
          <w:lang w:val="en-US"/>
        </w:rPr>
      </w:pPr>
      <w:bookmarkStart w:id="2" w:name="_ENREF_2"/>
      <w:r w:rsidRPr="00491043">
        <w:rPr>
          <w:rFonts w:ascii="Calibri" w:hAnsi="Calibri"/>
          <w:noProof/>
          <w:lang w:val="en-US"/>
        </w:rPr>
        <w:t>2.</w:t>
      </w:r>
      <w:r w:rsidRPr="00491043">
        <w:rPr>
          <w:rFonts w:ascii="Calibri" w:hAnsi="Calibri"/>
          <w:noProof/>
          <w:lang w:val="en-US"/>
        </w:rPr>
        <w:tab/>
        <w:t>Grubb A, Nyman U, Bjork J, Lindstrom V, Rippe B, Sterner G, et al. Simple cystatin C-based prediction equations for glomerular filtration rate compared with the modification of diet in renal disease prediction equation for adults and the Schwartz and the Counahan-Barratt prediction equations for children. Clinical chemistry. 2005 Aug;51(8):1420-31. PubMed PMID: 15961546.</w:t>
      </w:r>
      <w:bookmarkEnd w:id="2"/>
    </w:p>
    <w:p w:rsidR="00491043" w:rsidRPr="00491043" w:rsidRDefault="00491043" w:rsidP="00491043">
      <w:pPr>
        <w:spacing w:after="0" w:line="240" w:lineRule="auto"/>
        <w:rPr>
          <w:rFonts w:ascii="Calibri" w:hAnsi="Calibri"/>
          <w:noProof/>
          <w:lang w:val="en-US"/>
        </w:rPr>
      </w:pPr>
      <w:bookmarkStart w:id="3" w:name="_ENREF_3"/>
      <w:r w:rsidRPr="00491043">
        <w:rPr>
          <w:rFonts w:ascii="Calibri" w:hAnsi="Calibri"/>
          <w:noProof/>
          <w:lang w:val="en-US"/>
        </w:rPr>
        <w:t>3.</w:t>
      </w:r>
      <w:r w:rsidRPr="00491043">
        <w:rPr>
          <w:rFonts w:ascii="Calibri" w:hAnsi="Calibri"/>
          <w:noProof/>
          <w:lang w:val="en-US"/>
        </w:rPr>
        <w:tab/>
        <w:t>Nyman U, Bjork J, Sterner G, Back SE, Carlson J, Lindstrom V, et al. Standardization of p-creatinine assays and use of lean body mass allow improved prediction of calculated glomerular filtration rate in adults: a new equation. Scandinavian journal of clinical and laboratory investigation. 2006;66(6):451-68. PubMed PMID: 17000553.</w:t>
      </w:r>
      <w:bookmarkEnd w:id="3"/>
    </w:p>
    <w:p w:rsidR="00491043" w:rsidRPr="00491043" w:rsidRDefault="00491043" w:rsidP="00491043">
      <w:pPr>
        <w:spacing w:after="0" w:line="240" w:lineRule="auto"/>
        <w:rPr>
          <w:rFonts w:ascii="Calibri" w:hAnsi="Calibri"/>
          <w:noProof/>
          <w:lang w:val="en-US"/>
        </w:rPr>
      </w:pPr>
      <w:bookmarkStart w:id="4" w:name="_ENREF_4"/>
      <w:r w:rsidRPr="00491043">
        <w:rPr>
          <w:rFonts w:ascii="Calibri" w:hAnsi="Calibri"/>
          <w:noProof/>
          <w:lang w:val="en-US"/>
        </w:rPr>
        <w:t>4.</w:t>
      </w:r>
      <w:r w:rsidRPr="00491043">
        <w:rPr>
          <w:rFonts w:ascii="Calibri" w:hAnsi="Calibri"/>
          <w:noProof/>
          <w:lang w:val="en-US"/>
        </w:rPr>
        <w:tab/>
        <w:t>Bjork J, Back SE, Sterner G, Carlson J, Lindstrom V, Bakoush O, et al. Prediction of relative glomerular filtration rate in adults: new improved equations based on Swedish Caucasians and standardized plasma-creatinine assays. Scandinavian journal of clinical and laboratory investigation. 2007;67(7):678-95. PubMed PMID: 17852799.</w:t>
      </w:r>
      <w:bookmarkEnd w:id="4"/>
    </w:p>
    <w:p w:rsidR="00491043" w:rsidRPr="00491043" w:rsidRDefault="00491043" w:rsidP="00491043">
      <w:pPr>
        <w:spacing w:after="0" w:line="240" w:lineRule="auto"/>
        <w:rPr>
          <w:rFonts w:ascii="Calibri" w:hAnsi="Calibri"/>
          <w:noProof/>
          <w:lang w:val="en-US"/>
        </w:rPr>
      </w:pPr>
      <w:bookmarkStart w:id="5" w:name="_ENREF_5"/>
      <w:r w:rsidRPr="00491043">
        <w:rPr>
          <w:rFonts w:ascii="Calibri" w:hAnsi="Calibri"/>
          <w:noProof/>
          <w:lang w:val="en-US"/>
        </w:rPr>
        <w:t>5.</w:t>
      </w:r>
      <w:r w:rsidRPr="00491043">
        <w:rPr>
          <w:rFonts w:ascii="Calibri" w:hAnsi="Calibri"/>
          <w:noProof/>
          <w:lang w:val="en-US"/>
        </w:rPr>
        <w:tab/>
        <w:t>Grubb A. Non-invasive estimation of glomerular filtration rate (GFR). The Lund model: Simultaneous use of cystatin C- and creatinine-based GFR-prediction equations, clinical data and an internal quality check. Scandinavian journal of clinical and laboratory investigation. 2010 Apr;70(2):65-70. PubMed PMID: 20170415.</w:t>
      </w:r>
      <w:bookmarkEnd w:id="5"/>
    </w:p>
    <w:p w:rsidR="00491043" w:rsidRPr="00491043" w:rsidRDefault="00491043" w:rsidP="00491043">
      <w:pPr>
        <w:spacing w:after="0" w:line="240" w:lineRule="auto"/>
        <w:rPr>
          <w:rFonts w:ascii="Calibri" w:hAnsi="Calibri"/>
          <w:noProof/>
        </w:rPr>
      </w:pPr>
      <w:bookmarkStart w:id="6" w:name="_ENREF_6"/>
      <w:r w:rsidRPr="00491043">
        <w:rPr>
          <w:rFonts w:ascii="Calibri" w:hAnsi="Calibri"/>
          <w:noProof/>
          <w:lang w:val="en-US"/>
        </w:rPr>
        <w:t>6.</w:t>
      </w:r>
      <w:r w:rsidRPr="00491043">
        <w:rPr>
          <w:rFonts w:ascii="Calibri" w:hAnsi="Calibri"/>
          <w:noProof/>
          <w:lang w:val="en-US"/>
        </w:rPr>
        <w:tab/>
        <w:t xml:space="preserve">Grubb A, Nyman U, Bjork J. Improved estimation of glomerular filtration rate (GFR) by comparison of eGFRcystatin C and eGFRcreatinine. Scandinavian journal of clinical and laboratory investigation. 2012 Feb;72(1):73-7. PubMed PMID: 22121923. </w:t>
      </w:r>
      <w:r w:rsidRPr="00491043">
        <w:rPr>
          <w:rFonts w:ascii="Calibri" w:hAnsi="Calibri"/>
          <w:noProof/>
        </w:rPr>
        <w:t>Pubmed Central PMCID: 3279136.</w:t>
      </w:r>
      <w:bookmarkEnd w:id="6"/>
    </w:p>
    <w:p w:rsidR="00491043" w:rsidRPr="00491043" w:rsidRDefault="00491043" w:rsidP="00491043">
      <w:pPr>
        <w:spacing w:after="0" w:line="240" w:lineRule="auto"/>
        <w:rPr>
          <w:rFonts w:ascii="Calibri" w:hAnsi="Calibri"/>
          <w:noProof/>
        </w:rPr>
      </w:pPr>
      <w:bookmarkStart w:id="7" w:name="_ENREF_7"/>
      <w:r w:rsidRPr="00491043">
        <w:rPr>
          <w:rFonts w:ascii="Calibri" w:hAnsi="Calibri"/>
          <w:noProof/>
        </w:rPr>
        <w:t>7.</w:t>
      </w:r>
      <w:r w:rsidRPr="00491043">
        <w:rPr>
          <w:rFonts w:ascii="Calibri" w:hAnsi="Calibri"/>
          <w:noProof/>
        </w:rPr>
        <w:tab/>
        <w:t xml:space="preserve">Grubb A. VERKTYG FÖR BERÄKNING AVPÅLITLIGT ESTIMERAT RELATIVT GFR FRÅN CYSTATIN C OCH KREATININOCH FÖR BERÄKNING AVABSOLUT GFR FRÅN RELATIVT GFR </w:t>
      </w:r>
      <w:hyperlink r:id="rId6" w:history="1">
        <w:r w:rsidRPr="00491043">
          <w:rPr>
            <w:rStyle w:val="Hyperlink"/>
            <w:rFonts w:ascii="Calibri" w:hAnsi="Calibri"/>
            <w:noProof/>
          </w:rPr>
          <w:t>www.egfr.se:</w:t>
        </w:r>
      </w:hyperlink>
      <w:r w:rsidRPr="00491043">
        <w:rPr>
          <w:rFonts w:ascii="Calibri" w:hAnsi="Calibri"/>
          <w:noProof/>
        </w:rPr>
        <w:t xml:space="preserve"> Lunds Universitet; 2012 [cited 2012 22/11].</w:t>
      </w:r>
      <w:bookmarkEnd w:id="7"/>
    </w:p>
    <w:p w:rsidR="00491043" w:rsidRPr="00491043" w:rsidRDefault="00491043" w:rsidP="00491043">
      <w:pPr>
        <w:spacing w:after="0" w:line="240" w:lineRule="auto"/>
        <w:rPr>
          <w:rFonts w:ascii="Calibri" w:hAnsi="Calibri"/>
          <w:noProof/>
        </w:rPr>
      </w:pPr>
      <w:bookmarkStart w:id="8" w:name="_ENREF_8"/>
      <w:r w:rsidRPr="00491043">
        <w:rPr>
          <w:rFonts w:ascii="Calibri" w:hAnsi="Calibri"/>
          <w:noProof/>
        </w:rPr>
        <w:t>8.</w:t>
      </w:r>
      <w:r w:rsidRPr="00491043">
        <w:rPr>
          <w:rFonts w:ascii="Calibri" w:hAnsi="Calibri"/>
          <w:noProof/>
        </w:rPr>
        <w:tab/>
        <w:t xml:space="preserve">Kontrastmedelsgrupp SUF. Jodkontrastmedel - Nationella Rekommendationer </w:t>
      </w:r>
      <w:hyperlink r:id="rId7" w:history="1">
        <w:r w:rsidRPr="00491043">
          <w:rPr>
            <w:rStyle w:val="Hyperlink"/>
            <w:rFonts w:ascii="Calibri" w:hAnsi="Calibri"/>
            <w:noProof/>
          </w:rPr>
          <w:t>http://www.sfbfm.se/sidor/jodkontrastmedel/:</w:t>
        </w:r>
      </w:hyperlink>
      <w:r w:rsidRPr="00491043">
        <w:rPr>
          <w:rFonts w:ascii="Calibri" w:hAnsi="Calibri"/>
          <w:noProof/>
        </w:rPr>
        <w:t xml:space="preserve"> Svensk Förening för Bild- och Funktionsmedicin; 2012 [updated 2012-09-14; cited 2012 09/11].</w:t>
      </w:r>
      <w:bookmarkEnd w:id="8"/>
    </w:p>
    <w:p w:rsidR="00491043" w:rsidRPr="00491043" w:rsidRDefault="00491043" w:rsidP="00491043">
      <w:pPr>
        <w:spacing w:line="240" w:lineRule="auto"/>
        <w:rPr>
          <w:rFonts w:ascii="Calibri" w:hAnsi="Calibri"/>
          <w:noProof/>
        </w:rPr>
      </w:pPr>
      <w:bookmarkStart w:id="9" w:name="_ENREF_9"/>
      <w:r w:rsidRPr="00491043">
        <w:rPr>
          <w:rFonts w:ascii="Calibri" w:hAnsi="Calibri"/>
          <w:noProof/>
        </w:rPr>
        <w:t>9.</w:t>
      </w:r>
      <w:r w:rsidRPr="00491043">
        <w:rPr>
          <w:rFonts w:ascii="Calibri" w:hAnsi="Calibri"/>
          <w:noProof/>
        </w:rPr>
        <w:tab/>
        <w:t>kontrastmedel Saf. REKOMMENDATIONER FÖR KONTRASTMEDEL</w:t>
      </w:r>
    </w:p>
    <w:p w:rsidR="00491043" w:rsidRPr="00491043" w:rsidRDefault="00491043" w:rsidP="00491043">
      <w:pPr>
        <w:spacing w:after="0" w:line="240" w:lineRule="auto"/>
        <w:rPr>
          <w:rFonts w:ascii="Calibri" w:hAnsi="Calibri"/>
          <w:noProof/>
        </w:rPr>
      </w:pPr>
      <w:r w:rsidRPr="00491043">
        <w:rPr>
          <w:rFonts w:ascii="Calibri" w:hAnsi="Calibri"/>
          <w:noProof/>
        </w:rPr>
        <w:t xml:space="preserve">VID MAGNETRESONANSTOMOGRAFI </w:t>
      </w:r>
      <w:hyperlink r:id="rId8" w:history="1">
        <w:r w:rsidRPr="00491043">
          <w:rPr>
            <w:rStyle w:val="Hyperlink"/>
            <w:rFonts w:ascii="Calibri" w:hAnsi="Calibri"/>
            <w:noProof/>
          </w:rPr>
          <w:t>http://www.sfbfm.se/sidor/mr-kontrastmedel/:</w:t>
        </w:r>
      </w:hyperlink>
      <w:r w:rsidRPr="00491043">
        <w:rPr>
          <w:rFonts w:ascii="Calibri" w:hAnsi="Calibri"/>
          <w:noProof/>
        </w:rPr>
        <w:t xml:space="preserve"> Svensk Förening för Bild- och Funktionsmedicin; 2011 [updated 2012-09-14; cited 2012 09/11].</w:t>
      </w:r>
      <w:bookmarkEnd w:id="9"/>
    </w:p>
    <w:p w:rsidR="00491043" w:rsidRPr="00491043" w:rsidRDefault="00491043" w:rsidP="00491043">
      <w:pPr>
        <w:spacing w:after="0" w:line="240" w:lineRule="auto"/>
        <w:rPr>
          <w:rFonts w:ascii="Calibri" w:hAnsi="Calibri"/>
          <w:noProof/>
          <w:lang w:val="en-US"/>
        </w:rPr>
      </w:pPr>
      <w:bookmarkStart w:id="10" w:name="_ENREF_10"/>
      <w:r w:rsidRPr="00491043">
        <w:rPr>
          <w:rFonts w:ascii="Calibri" w:hAnsi="Calibri"/>
          <w:noProof/>
          <w:lang w:val="en-US"/>
        </w:rPr>
        <w:t>10.</w:t>
      </w:r>
      <w:r w:rsidRPr="00491043">
        <w:rPr>
          <w:rFonts w:ascii="Calibri" w:hAnsi="Calibri"/>
          <w:noProof/>
          <w:lang w:val="en-US"/>
        </w:rPr>
        <w:tab/>
        <w:t>Morgan DJ, Bray KM. Lean Body Mass as a Predictor of Drug Dosage: Implications for Drug Therapy. Clinical Pharmacokinetics. 1994;26(4):292-307.</w:t>
      </w:r>
      <w:bookmarkEnd w:id="10"/>
    </w:p>
    <w:p w:rsidR="00491043" w:rsidRPr="00491043" w:rsidRDefault="00491043" w:rsidP="00491043">
      <w:pPr>
        <w:spacing w:after="0" w:line="240" w:lineRule="auto"/>
        <w:rPr>
          <w:rFonts w:ascii="Calibri" w:hAnsi="Calibri"/>
          <w:noProof/>
          <w:lang w:val="en-US"/>
        </w:rPr>
      </w:pPr>
      <w:bookmarkStart w:id="11" w:name="_ENREF_11"/>
      <w:r w:rsidRPr="00491043">
        <w:rPr>
          <w:rFonts w:ascii="Calibri" w:hAnsi="Calibri"/>
          <w:noProof/>
          <w:lang w:val="en-US"/>
        </w:rPr>
        <w:t>11.</w:t>
      </w:r>
      <w:r w:rsidRPr="00491043">
        <w:rPr>
          <w:rFonts w:ascii="Calibri" w:hAnsi="Calibri"/>
          <w:noProof/>
          <w:lang w:val="en-US"/>
        </w:rPr>
        <w:tab/>
        <w:t>Hallynck TH, Soep HH, Thomis JA, Boelaert J, Daneels R, Dettli L. Should clearance be normalised to body surface or to lean body mass? British journal of clinical pharmacology. 1981 May;11(5):523-6. PubMed PMID: 7272167. Pubmed Central PMCID: PMC1401592. Epub 1981/05/01. eng.</w:t>
      </w:r>
      <w:bookmarkEnd w:id="11"/>
    </w:p>
    <w:p w:rsidR="00491043" w:rsidRPr="00491043" w:rsidRDefault="00491043" w:rsidP="00491043">
      <w:pPr>
        <w:spacing w:after="0" w:line="240" w:lineRule="auto"/>
        <w:rPr>
          <w:rFonts w:ascii="Calibri" w:hAnsi="Calibri"/>
          <w:noProof/>
          <w:lang w:val="en-US"/>
        </w:rPr>
      </w:pPr>
      <w:bookmarkStart w:id="12" w:name="_ENREF_12"/>
      <w:r w:rsidRPr="00491043">
        <w:rPr>
          <w:rFonts w:ascii="Calibri" w:hAnsi="Calibri"/>
          <w:noProof/>
          <w:lang w:val="en-US"/>
        </w:rPr>
        <w:t>12.</w:t>
      </w:r>
      <w:r w:rsidRPr="00491043">
        <w:rPr>
          <w:rFonts w:ascii="Calibri" w:hAnsi="Calibri"/>
          <w:noProof/>
          <w:lang w:val="en-US"/>
        </w:rPr>
        <w:tab/>
        <w:t>Du Bois D, Du Bois EF. A formula to estimate the approximate surface area if height and weight be known. 1916. Nutrition. 1989 Sep-Oct;5(5):303-11; discussion 12-3. PubMed PMID: 2520314. Epub 1989/09/01. eng.</w:t>
      </w:r>
      <w:bookmarkEnd w:id="12"/>
    </w:p>
    <w:p w:rsidR="00491043" w:rsidRPr="00491043" w:rsidRDefault="00491043" w:rsidP="00491043">
      <w:pPr>
        <w:spacing w:after="0" w:line="240" w:lineRule="auto"/>
        <w:rPr>
          <w:rFonts w:ascii="Calibri" w:hAnsi="Calibri"/>
          <w:noProof/>
          <w:lang w:val="en-US"/>
        </w:rPr>
      </w:pPr>
      <w:bookmarkStart w:id="13" w:name="_ENREF_13"/>
      <w:r w:rsidRPr="00491043">
        <w:rPr>
          <w:rFonts w:ascii="Calibri" w:hAnsi="Calibri"/>
          <w:noProof/>
          <w:lang w:val="en-US"/>
        </w:rPr>
        <w:t>13.</w:t>
      </w:r>
      <w:r w:rsidRPr="00491043">
        <w:rPr>
          <w:rFonts w:ascii="Calibri" w:hAnsi="Calibri"/>
          <w:noProof/>
          <w:lang w:val="en-US"/>
        </w:rPr>
        <w:tab/>
        <w:t>Obesity: preventing and managing the global epidemic. Report of a WHO Consultation. World Health Organization, 2000.</w:t>
      </w:r>
      <w:bookmarkEnd w:id="13"/>
    </w:p>
    <w:p w:rsidR="00491043" w:rsidRPr="00491043" w:rsidRDefault="00491043" w:rsidP="00491043">
      <w:pPr>
        <w:spacing w:line="240" w:lineRule="auto"/>
        <w:rPr>
          <w:rFonts w:ascii="Calibri" w:hAnsi="Calibri"/>
          <w:noProof/>
          <w:lang w:val="en-US"/>
        </w:rPr>
      </w:pPr>
      <w:bookmarkStart w:id="14" w:name="_ENREF_14"/>
      <w:r w:rsidRPr="00491043">
        <w:rPr>
          <w:rFonts w:ascii="Calibri" w:hAnsi="Calibri"/>
          <w:noProof/>
          <w:lang w:val="en-US"/>
        </w:rPr>
        <w:t>14.</w:t>
      </w:r>
      <w:r w:rsidRPr="00491043">
        <w:rPr>
          <w:rFonts w:ascii="Calibri" w:hAnsi="Calibri"/>
          <w:noProof/>
          <w:lang w:val="en-US"/>
        </w:rPr>
        <w:tab/>
        <w:t xml:space="preserve">About Chronic Kidney Disease - A Guide for Patients and Their Families </w:t>
      </w:r>
      <w:hyperlink r:id="rId9" w:history="1">
        <w:r w:rsidRPr="00491043">
          <w:rPr>
            <w:rStyle w:val="Hyperlink"/>
            <w:rFonts w:ascii="Calibri" w:hAnsi="Calibri"/>
            <w:noProof/>
            <w:lang w:val="en-US"/>
          </w:rPr>
          <w:t>http://www.kidney.org/atoz/pdf/11-50-0160_jai_patbro_aboutckdv2lr.pdf:</w:t>
        </w:r>
      </w:hyperlink>
      <w:r w:rsidRPr="00491043">
        <w:rPr>
          <w:rFonts w:ascii="Calibri" w:hAnsi="Calibri"/>
          <w:noProof/>
          <w:lang w:val="en-US"/>
        </w:rPr>
        <w:t xml:space="preserve"> National Kidney Foundation; 2010 [cited 2012 30/9].</w:t>
      </w:r>
      <w:bookmarkEnd w:id="14"/>
    </w:p>
    <w:p w:rsidR="00366D0E" w:rsidRPr="005D5648" w:rsidRDefault="00067267">
      <w:r>
        <w:fldChar w:fldCharType="end"/>
      </w:r>
    </w:p>
    <w:sectPr w:rsidR="00366D0E" w:rsidRPr="005D564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imesNewRomanPSMT">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AF1715"/>
    <w:multiLevelType w:val="hybridMultilevel"/>
    <w:tmpl w:val="755A8EF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nsid w:val="09856A2C"/>
    <w:multiLevelType w:val="hybridMultilevel"/>
    <w:tmpl w:val="8C784AEE"/>
    <w:lvl w:ilvl="0" w:tplc="041D0003">
      <w:start w:val="1"/>
      <w:numFmt w:val="bullet"/>
      <w:lvlText w:val="o"/>
      <w:lvlJc w:val="left"/>
      <w:pPr>
        <w:ind w:left="720" w:hanging="360"/>
      </w:pPr>
      <w:rPr>
        <w:rFonts w:ascii="Courier New" w:hAnsi="Courier New" w:cs="Courier New"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15EC3A2F"/>
    <w:multiLevelType w:val="hybridMultilevel"/>
    <w:tmpl w:val="DCBCD5F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nsid w:val="188F6448"/>
    <w:multiLevelType w:val="hybridMultilevel"/>
    <w:tmpl w:val="E8A0D92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nsid w:val="1E820E36"/>
    <w:multiLevelType w:val="hybridMultilevel"/>
    <w:tmpl w:val="32823034"/>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5">
    <w:nsid w:val="2A820B45"/>
    <w:multiLevelType w:val="hybridMultilevel"/>
    <w:tmpl w:val="30CC8AE2"/>
    <w:lvl w:ilvl="0" w:tplc="041D0003">
      <w:start w:val="1"/>
      <w:numFmt w:val="bullet"/>
      <w:lvlText w:val="o"/>
      <w:lvlJc w:val="left"/>
      <w:pPr>
        <w:ind w:left="720" w:hanging="360"/>
      </w:pPr>
      <w:rPr>
        <w:rFonts w:ascii="Courier New" w:hAnsi="Courier New" w:cs="Courier New"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nsid w:val="2B953D56"/>
    <w:multiLevelType w:val="hybridMultilevel"/>
    <w:tmpl w:val="81729BD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nsid w:val="314C7F3F"/>
    <w:multiLevelType w:val="hybridMultilevel"/>
    <w:tmpl w:val="CAEE88C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nsid w:val="35525923"/>
    <w:multiLevelType w:val="hybridMultilevel"/>
    <w:tmpl w:val="AB10225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nsid w:val="4581167D"/>
    <w:multiLevelType w:val="hybridMultilevel"/>
    <w:tmpl w:val="F90E550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nsid w:val="4ECA6F67"/>
    <w:multiLevelType w:val="hybridMultilevel"/>
    <w:tmpl w:val="0D3E6752"/>
    <w:lvl w:ilvl="0" w:tplc="041D0003">
      <w:start w:val="1"/>
      <w:numFmt w:val="bullet"/>
      <w:lvlText w:val="o"/>
      <w:lvlJc w:val="left"/>
      <w:pPr>
        <w:ind w:left="720" w:hanging="360"/>
      </w:pPr>
      <w:rPr>
        <w:rFonts w:ascii="Courier New" w:hAnsi="Courier New" w:cs="Courier New"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nsid w:val="6E737311"/>
    <w:multiLevelType w:val="hybridMultilevel"/>
    <w:tmpl w:val="253A980A"/>
    <w:lvl w:ilvl="0" w:tplc="041D0003">
      <w:start w:val="1"/>
      <w:numFmt w:val="bullet"/>
      <w:lvlText w:val="o"/>
      <w:lvlJc w:val="left"/>
      <w:pPr>
        <w:ind w:left="720" w:hanging="360"/>
      </w:pPr>
      <w:rPr>
        <w:rFonts w:ascii="Courier New" w:hAnsi="Courier New" w:cs="Courier New"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nsid w:val="6F2523AF"/>
    <w:multiLevelType w:val="hybridMultilevel"/>
    <w:tmpl w:val="65FCED1E"/>
    <w:lvl w:ilvl="0" w:tplc="041D0003">
      <w:start w:val="1"/>
      <w:numFmt w:val="bullet"/>
      <w:lvlText w:val="o"/>
      <w:lvlJc w:val="left"/>
      <w:pPr>
        <w:ind w:left="720" w:hanging="360"/>
      </w:pPr>
      <w:rPr>
        <w:rFonts w:ascii="Courier New" w:hAnsi="Courier New" w:cs="Courier New"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3">
    <w:nsid w:val="75743073"/>
    <w:multiLevelType w:val="hybridMultilevel"/>
    <w:tmpl w:val="E95AB92C"/>
    <w:lvl w:ilvl="0" w:tplc="041D0003">
      <w:start w:val="1"/>
      <w:numFmt w:val="bullet"/>
      <w:lvlText w:val="o"/>
      <w:lvlJc w:val="left"/>
      <w:pPr>
        <w:ind w:left="720" w:hanging="360"/>
      </w:pPr>
      <w:rPr>
        <w:rFonts w:ascii="Courier New" w:hAnsi="Courier New" w:cs="Courier New"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4">
    <w:nsid w:val="7F930BDB"/>
    <w:multiLevelType w:val="hybridMultilevel"/>
    <w:tmpl w:val="123E515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14"/>
  </w:num>
  <w:num w:numId="2">
    <w:abstractNumId w:val="6"/>
  </w:num>
  <w:num w:numId="3">
    <w:abstractNumId w:val="0"/>
  </w:num>
  <w:num w:numId="4">
    <w:abstractNumId w:val="8"/>
  </w:num>
  <w:num w:numId="5">
    <w:abstractNumId w:val="4"/>
  </w:num>
  <w:num w:numId="6">
    <w:abstractNumId w:val="11"/>
  </w:num>
  <w:num w:numId="7">
    <w:abstractNumId w:val="1"/>
  </w:num>
  <w:num w:numId="8">
    <w:abstractNumId w:val="10"/>
  </w:num>
  <w:num w:numId="9">
    <w:abstractNumId w:val="13"/>
  </w:num>
  <w:num w:numId="10">
    <w:abstractNumId w:val="5"/>
  </w:num>
  <w:num w:numId="11">
    <w:abstractNumId w:val="12"/>
  </w:num>
  <w:num w:numId="12">
    <w:abstractNumId w:val="9"/>
  </w:num>
  <w:num w:numId="13">
    <w:abstractNumId w:val="2"/>
  </w:num>
  <w:num w:numId="14">
    <w:abstractNumId w:val="7"/>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1304"/>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redzz219vxfyedd98xe9wqr55rerpw9zs9&quot;&gt;OM2440 Datortomografi&lt;record-ids&gt;&lt;item&gt;1097&lt;/item&gt;&lt;item&gt;1099&lt;/item&gt;&lt;item&gt;1100&lt;/item&gt;&lt;item&gt;1101&lt;/item&gt;&lt;item&gt;1102&lt;/item&gt;&lt;item&gt;1103&lt;/item&gt;&lt;item&gt;1107&lt;/item&gt;&lt;item&gt;1126&lt;/item&gt;&lt;item&gt;1128&lt;/item&gt;&lt;item&gt;1129&lt;/item&gt;&lt;item&gt;1130&lt;/item&gt;&lt;item&gt;1161&lt;/item&gt;&lt;item&gt;1162&lt;/item&gt;&lt;item&gt;1163&lt;/item&gt;&lt;/record-ids&gt;&lt;/item&gt;&lt;/Libraries&gt;"/>
  </w:docVars>
  <w:rsids>
    <w:rsidRoot w:val="00214931"/>
    <w:rsid w:val="000308D2"/>
    <w:rsid w:val="00047CC8"/>
    <w:rsid w:val="00067267"/>
    <w:rsid w:val="000A1189"/>
    <w:rsid w:val="000B5061"/>
    <w:rsid w:val="000C70F5"/>
    <w:rsid w:val="0014069A"/>
    <w:rsid w:val="00166CB8"/>
    <w:rsid w:val="00171855"/>
    <w:rsid w:val="00180BAF"/>
    <w:rsid w:val="001B333B"/>
    <w:rsid w:val="001C0E75"/>
    <w:rsid w:val="001E697F"/>
    <w:rsid w:val="00214931"/>
    <w:rsid w:val="0026499D"/>
    <w:rsid w:val="002C0B13"/>
    <w:rsid w:val="003227E8"/>
    <w:rsid w:val="00337729"/>
    <w:rsid w:val="00366D0E"/>
    <w:rsid w:val="00373D8E"/>
    <w:rsid w:val="00384C76"/>
    <w:rsid w:val="003A40DC"/>
    <w:rsid w:val="003C3702"/>
    <w:rsid w:val="003E68B9"/>
    <w:rsid w:val="003E6BDB"/>
    <w:rsid w:val="004023F8"/>
    <w:rsid w:val="00443770"/>
    <w:rsid w:val="00444B73"/>
    <w:rsid w:val="00453BC1"/>
    <w:rsid w:val="004753DC"/>
    <w:rsid w:val="00491043"/>
    <w:rsid w:val="004920B7"/>
    <w:rsid w:val="004E1F79"/>
    <w:rsid w:val="004F389A"/>
    <w:rsid w:val="004F59DB"/>
    <w:rsid w:val="00543211"/>
    <w:rsid w:val="00543F96"/>
    <w:rsid w:val="00556511"/>
    <w:rsid w:val="005620B5"/>
    <w:rsid w:val="005758F2"/>
    <w:rsid w:val="00576F72"/>
    <w:rsid w:val="00582361"/>
    <w:rsid w:val="005C0262"/>
    <w:rsid w:val="005D0F70"/>
    <w:rsid w:val="005D5648"/>
    <w:rsid w:val="005E01DB"/>
    <w:rsid w:val="005E5019"/>
    <w:rsid w:val="0061217D"/>
    <w:rsid w:val="00671A88"/>
    <w:rsid w:val="00672E2C"/>
    <w:rsid w:val="00675C7D"/>
    <w:rsid w:val="006861D4"/>
    <w:rsid w:val="006E5FB0"/>
    <w:rsid w:val="006F57C0"/>
    <w:rsid w:val="0070344A"/>
    <w:rsid w:val="0070455F"/>
    <w:rsid w:val="00733BEB"/>
    <w:rsid w:val="00766845"/>
    <w:rsid w:val="0079065A"/>
    <w:rsid w:val="007B0F14"/>
    <w:rsid w:val="007C0E05"/>
    <w:rsid w:val="007F6214"/>
    <w:rsid w:val="008007B3"/>
    <w:rsid w:val="0085134E"/>
    <w:rsid w:val="008550FF"/>
    <w:rsid w:val="008821BE"/>
    <w:rsid w:val="009172B3"/>
    <w:rsid w:val="009208E9"/>
    <w:rsid w:val="00933005"/>
    <w:rsid w:val="009575F9"/>
    <w:rsid w:val="00966CC9"/>
    <w:rsid w:val="009E0C07"/>
    <w:rsid w:val="009E3491"/>
    <w:rsid w:val="009E3BA0"/>
    <w:rsid w:val="00A02B04"/>
    <w:rsid w:val="00A17ACF"/>
    <w:rsid w:val="00A40038"/>
    <w:rsid w:val="00A54F02"/>
    <w:rsid w:val="00A71500"/>
    <w:rsid w:val="00A84AA2"/>
    <w:rsid w:val="00A97EA1"/>
    <w:rsid w:val="00AB61D8"/>
    <w:rsid w:val="00AC1B2C"/>
    <w:rsid w:val="00B31881"/>
    <w:rsid w:val="00B74C6F"/>
    <w:rsid w:val="00B813DE"/>
    <w:rsid w:val="00BA59A6"/>
    <w:rsid w:val="00BC509B"/>
    <w:rsid w:val="00BF556A"/>
    <w:rsid w:val="00C01E7C"/>
    <w:rsid w:val="00C02B4F"/>
    <w:rsid w:val="00C56333"/>
    <w:rsid w:val="00C6632B"/>
    <w:rsid w:val="00C668B2"/>
    <w:rsid w:val="00C76521"/>
    <w:rsid w:val="00CB2D65"/>
    <w:rsid w:val="00CC06F2"/>
    <w:rsid w:val="00CC2538"/>
    <w:rsid w:val="00CF0035"/>
    <w:rsid w:val="00CF1929"/>
    <w:rsid w:val="00D04BC2"/>
    <w:rsid w:val="00D2084A"/>
    <w:rsid w:val="00DA1533"/>
    <w:rsid w:val="00DA7D2A"/>
    <w:rsid w:val="00E15767"/>
    <w:rsid w:val="00E16C02"/>
    <w:rsid w:val="00E21BBF"/>
    <w:rsid w:val="00E25B08"/>
    <w:rsid w:val="00E5094A"/>
    <w:rsid w:val="00E673F1"/>
    <w:rsid w:val="00E87F03"/>
    <w:rsid w:val="00E90AEA"/>
    <w:rsid w:val="00EC0938"/>
    <w:rsid w:val="00EF3D0A"/>
    <w:rsid w:val="00F038A9"/>
    <w:rsid w:val="00F21C4D"/>
    <w:rsid w:val="00F5236E"/>
    <w:rsid w:val="00F72BEC"/>
    <w:rsid w:val="00FB1E94"/>
    <w:rsid w:val="00FE62A4"/>
    <w:rsid w:val="00FF3EE6"/>
    <w:rsid w:val="00FF44FC"/>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F59D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50F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550F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7267"/>
    <w:rPr>
      <w:color w:val="0000FF" w:themeColor="hyperlink"/>
      <w:u w:val="single"/>
    </w:rPr>
  </w:style>
  <w:style w:type="table" w:styleId="TableGrid">
    <w:name w:val="Table Grid"/>
    <w:basedOn w:val="TableNormal"/>
    <w:uiPriority w:val="59"/>
    <w:rsid w:val="002649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44B73"/>
    <w:pPr>
      <w:ind w:left="720"/>
      <w:contextualSpacing/>
    </w:pPr>
  </w:style>
  <w:style w:type="paragraph" w:styleId="Title">
    <w:name w:val="Title"/>
    <w:basedOn w:val="Normal"/>
    <w:next w:val="Normal"/>
    <w:link w:val="TitleChar"/>
    <w:uiPriority w:val="10"/>
    <w:qFormat/>
    <w:rsid w:val="003C370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C3702"/>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4F59D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550F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550FF"/>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F59D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50F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550FF"/>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7267"/>
    <w:rPr>
      <w:color w:val="0000FF" w:themeColor="hyperlink"/>
      <w:u w:val="single"/>
    </w:rPr>
  </w:style>
  <w:style w:type="table" w:styleId="TableGrid">
    <w:name w:val="Table Grid"/>
    <w:basedOn w:val="TableNormal"/>
    <w:uiPriority w:val="59"/>
    <w:rsid w:val="002649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444B73"/>
    <w:pPr>
      <w:ind w:left="720"/>
      <w:contextualSpacing/>
    </w:pPr>
  </w:style>
  <w:style w:type="paragraph" w:styleId="Title">
    <w:name w:val="Title"/>
    <w:basedOn w:val="Normal"/>
    <w:next w:val="Normal"/>
    <w:link w:val="TitleChar"/>
    <w:uiPriority w:val="10"/>
    <w:qFormat/>
    <w:rsid w:val="003C370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C3702"/>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4F59D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550F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550FF"/>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fbfm.se/sidor/mr-kontrastmedel/:" TargetMode="External"/><Relationship Id="rId3" Type="http://schemas.microsoft.com/office/2007/relationships/stylesWithEffects" Target="stylesWithEffects.xml"/><Relationship Id="rId7" Type="http://schemas.openxmlformats.org/officeDocument/2006/relationships/hyperlink" Target="http://www.sfbfm.se/sidor/jodkontrastmede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egfr.se:"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kidney.org/atoz/pdf/11-50-0160_jai_patbro_aboutckdv2lr.pdf:"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53</TotalTime>
  <Pages>1</Pages>
  <Words>4063</Words>
  <Characters>21534</Characters>
  <Application>Microsoft Office Word</Application>
  <DocSecurity>0</DocSecurity>
  <Lines>179</Lines>
  <Paragraphs>51</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255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engtsson</dc:creator>
  <cp:keywords/>
  <dc:description/>
  <cp:lastModifiedBy>Richard Bengtsson</cp:lastModifiedBy>
  <cp:revision>113</cp:revision>
  <dcterms:created xsi:type="dcterms:W3CDTF">2012-11-04T17:08:00Z</dcterms:created>
  <dcterms:modified xsi:type="dcterms:W3CDTF">2014-07-15T12:22:00Z</dcterms:modified>
</cp:coreProperties>
</file>